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91905" w:rsidRPr="00BB5435" w:rsidRDefault="008833D0" w:rsidP="008833D0">
      <w:pPr>
        <w:autoSpaceDE w:val="0"/>
        <w:autoSpaceDN w:val="0"/>
        <w:adjustRightInd w:val="0"/>
        <w:spacing w:before="0" w:after="0" w:line="480" w:lineRule="auto"/>
        <w:rPr>
          <w:rFonts w:ascii="TimesNewRomanPSMT" w:eastAsiaTheme="minorHAnsi" w:hAnsi="TimesNewRomanPSMT" w:cs="TimesNewRomanPSMT"/>
          <w:sz w:val="24"/>
          <w:szCs w:val="24"/>
        </w:rPr>
      </w:pPr>
      <w:r w:rsidRPr="00BB5435">
        <w:rPr>
          <w:rFonts w:eastAsia="Times New Roman" w:cs="Times New Roman"/>
          <w:b/>
          <w:color w:val="000000"/>
          <w:sz w:val="24"/>
          <w:szCs w:val="24"/>
          <w:lang w:eastAsia="en-GB"/>
        </w:rPr>
        <w:t>S3</w:t>
      </w:r>
      <w:r w:rsidR="00E54079" w:rsidRPr="00BB5435">
        <w:rPr>
          <w:rFonts w:cs="Times New Roman"/>
          <w:b/>
          <w:noProof/>
          <w:sz w:val="24"/>
        </w:rPr>
        <w:t xml:space="preserve"> </w:t>
      </w:r>
      <w:r w:rsidR="00691905" w:rsidRPr="00BB5435">
        <w:rPr>
          <w:rFonts w:cs="Times New Roman"/>
          <w:b/>
          <w:noProof/>
          <w:sz w:val="24"/>
        </w:rPr>
        <w:t>Table</w:t>
      </w:r>
      <w:r w:rsidR="001A28EE" w:rsidRPr="00BB5435">
        <w:rPr>
          <w:rFonts w:cs="Times New Roman"/>
          <w:b/>
          <w:noProof/>
          <w:sz w:val="24"/>
        </w:rPr>
        <w:t>.</w:t>
      </w:r>
      <w:r w:rsidR="00691905" w:rsidRPr="00BB5435">
        <w:rPr>
          <w:rFonts w:cs="Times New Roman"/>
          <w:sz w:val="24"/>
        </w:rPr>
        <w:t xml:space="preserve"> </w:t>
      </w:r>
      <w:r w:rsidR="00691905" w:rsidRPr="00BB5435">
        <w:rPr>
          <w:rFonts w:cs="Times New Roman"/>
          <w:b/>
          <w:sz w:val="24"/>
        </w:rPr>
        <w:t>Quality assessment</w:t>
      </w:r>
      <w:r w:rsidR="00387D60" w:rsidRPr="00BB5435">
        <w:rPr>
          <w:rFonts w:cs="Times New Roman"/>
          <w:b/>
          <w:sz w:val="24"/>
        </w:rPr>
        <w:t xml:space="preserve"> scores</w:t>
      </w:r>
      <w:r w:rsidR="00691905" w:rsidRPr="00BB5435">
        <w:rPr>
          <w:rFonts w:cs="Times New Roman"/>
          <w:b/>
          <w:sz w:val="24"/>
        </w:rPr>
        <w:t xml:space="preserve"> of the included studies using the Newcastle-Ottawa scale for cohort studies</w:t>
      </w:r>
      <w:r w:rsidR="00B46BB8" w:rsidRPr="00BB5435">
        <w:rPr>
          <w:rFonts w:cs="Times New Roman"/>
          <w:b/>
          <w:sz w:val="24"/>
        </w:rPr>
        <w:t>.</w:t>
      </w:r>
    </w:p>
    <w:tbl>
      <w:tblPr>
        <w:tblW w:w="9077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2273"/>
        <w:gridCol w:w="1843"/>
        <w:gridCol w:w="1701"/>
        <w:gridCol w:w="1843"/>
        <w:gridCol w:w="1417"/>
      </w:tblGrid>
      <w:tr w:rsidR="002C7248" w:rsidRPr="00BB5435" w:rsidTr="002C7248">
        <w:trPr>
          <w:trHeight w:val="583"/>
          <w:tblHeader/>
        </w:trPr>
        <w:tc>
          <w:tcPr>
            <w:tcW w:w="22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:rsidR="002C7248" w:rsidRPr="00BB5435" w:rsidRDefault="002C7248" w:rsidP="004917A3">
            <w:pPr>
              <w:keepNext/>
              <w:widowControl w:val="0"/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Author, publication year, reference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2C7248" w:rsidRPr="00BB5435" w:rsidRDefault="002C7248" w:rsidP="004917A3">
            <w:pPr>
              <w:keepNext/>
              <w:widowControl w:val="0"/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Selection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2C7248" w:rsidRPr="00BB5435" w:rsidRDefault="002C7248" w:rsidP="004917A3">
            <w:pPr>
              <w:keepNext/>
              <w:widowControl w:val="0"/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Comparability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2C7248" w:rsidRPr="00BB5435" w:rsidRDefault="002C7248" w:rsidP="004917A3">
            <w:pPr>
              <w:keepNext/>
              <w:widowControl w:val="0"/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Outcome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2C7248" w:rsidRPr="00BB5435" w:rsidRDefault="002C7248" w:rsidP="00052871">
            <w:pPr>
              <w:keepNext/>
              <w:widowControl w:val="0"/>
              <w:spacing w:before="0"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Category</w:t>
            </w:r>
          </w:p>
        </w:tc>
      </w:tr>
      <w:tr w:rsidR="002C7248" w:rsidRPr="00BB5435" w:rsidTr="00F753BC">
        <w:trPr>
          <w:trHeight w:val="403"/>
        </w:trPr>
        <w:tc>
          <w:tcPr>
            <w:tcW w:w="22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2C7248" w:rsidRPr="00BB5435" w:rsidRDefault="002C7248" w:rsidP="00350B01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Agha, 2006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BZ2hhPC9BdXRob3I+PFllYXI+MjAwNjwvWWVhcj48UmVj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</w:fldData>
              </w:fldCha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BZ2hhPC9BdXRob3I+PFllYXI+MjAwNjwvWWVhcj48UmVj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</w:fldData>
              </w:fldCha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1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2C7248" w:rsidRPr="00BB5435" w:rsidRDefault="002C7248" w:rsidP="00350B01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*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2C7248" w:rsidRPr="00BB5435" w:rsidRDefault="002C7248" w:rsidP="00350B01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2C7248" w:rsidRPr="00BB5435" w:rsidRDefault="002C7248" w:rsidP="00350B01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2C7248" w:rsidRPr="00BB5435" w:rsidRDefault="002C7248" w:rsidP="00052871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rPr>
          <w:trHeight w:val="403"/>
        </w:trPr>
        <w:tc>
          <w:tcPr>
            <w:tcW w:w="22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Bakker, 2019 </w: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CYWtrZXI8L0F1dGhvcj48WWVhcj4yMDE5PC9ZZWFyPjxS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CYWtrZXI8L0F1dGhvcj48WWVhcj4yMDE5PC9ZZWFyPjxS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2]</w: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rPr>
          <w:trHeight w:val="403"/>
        </w:trPr>
        <w:tc>
          <w:tcPr>
            <w:tcW w:w="22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Bell, 2016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CZWxsPC9BdXRob3I+PFllYXI+MjAxNjwvWWVhcj48UmVj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CZWxsPC9BdXRob3I+PFllYXI+MjAxNjwvWWVhcj48UmVj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3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*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rPr>
          <w:trHeight w:val="403"/>
        </w:trPr>
        <w:tc>
          <w:tcPr>
            <w:tcW w:w="22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 xml:space="preserve">Berger, 2003 </w:t>
            </w:r>
            <w:r w:rsidRPr="00BB5435">
              <w:rPr>
                <w:rFonts w:cs="Times New Roman"/>
              </w:rPr>
              <w:fldChar w:fldCharType="begin">
                <w:fldData xml:space="preserve">PEVuZE5vdGU+PENpdGU+PEF1dGhvcj5CZXJnZXI8L0F1dGhvcj48WWVhcj4yMDAzPC9ZZWFyPjxS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</w:fldData>
              </w:fldChar>
            </w:r>
            <w:r w:rsidR="00CD113A" w:rsidRPr="00BB5435">
              <w:rPr>
                <w:rFonts w:cs="Times New Roman"/>
              </w:rPr>
              <w:instrText xml:space="preserve"> ADDIN EN.CITE </w:instrText>
            </w:r>
            <w:r w:rsidR="00CD113A" w:rsidRPr="00BB5435">
              <w:rPr>
                <w:rFonts w:cs="Times New Roman"/>
              </w:rPr>
              <w:fldChar w:fldCharType="begin">
                <w:fldData xml:space="preserve">PEVuZE5vdGU+PENpdGU+PEF1dGhvcj5CZXJnZXI8L0F1dGhvcj48WWVhcj4yMDAzPC9ZZWFyPjxS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</w:fldData>
              </w:fldChar>
            </w:r>
            <w:r w:rsidR="00CD113A" w:rsidRPr="00BB5435">
              <w:rPr>
                <w:rFonts w:cs="Times New Roman"/>
              </w:rPr>
              <w:instrText xml:space="preserve"> ADDIN EN.CITE.DATA </w:instrText>
            </w:r>
            <w:r w:rsidR="00CD113A" w:rsidRPr="00BB5435">
              <w:rPr>
                <w:rFonts w:cs="Times New Roman"/>
              </w:rPr>
            </w:r>
            <w:r w:rsidR="00CD113A" w:rsidRPr="00BB5435">
              <w:rPr>
                <w:rFonts w:cs="Times New Roman"/>
              </w:rPr>
              <w:fldChar w:fldCharType="end"/>
            </w:r>
            <w:r w:rsidRPr="00BB5435">
              <w:rPr>
                <w:rFonts w:cs="Times New Roman"/>
              </w:rPr>
            </w:r>
            <w:r w:rsidRPr="00BB5435">
              <w:rPr>
                <w:rFonts w:cs="Times New Roman"/>
              </w:rPr>
              <w:fldChar w:fldCharType="separate"/>
            </w:r>
            <w:r w:rsidR="00CD113A" w:rsidRPr="00BB5435">
              <w:rPr>
                <w:rFonts w:cs="Times New Roman"/>
                <w:noProof/>
              </w:rPr>
              <w:t>[4]</w:t>
            </w:r>
            <w:r w:rsidRPr="00BB5435">
              <w:rPr>
                <w:rFonts w:cs="Times New Roman"/>
              </w:rPr>
              <w:fldChar w:fldCharType="end"/>
            </w:r>
            <w:r w:rsidRPr="00BB5435">
              <w:rPr>
                <w:rFonts w:cs="Times New Roman"/>
              </w:rPr>
              <w:t xml:space="preserve"> 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*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rPr>
          <w:trHeight w:val="403"/>
        </w:trPr>
        <w:tc>
          <w:tcPr>
            <w:tcW w:w="22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cs="Times New Roman"/>
              </w:rPr>
              <w:t>Borgstedt</w:t>
            </w:r>
            <w:proofErr w:type="spellEnd"/>
            <w:r w:rsidRPr="00BB5435">
              <w:rPr>
                <w:rFonts w:cs="Times New Roman"/>
              </w:rPr>
              <w:t xml:space="preserve">-Bakke, 2017 </w:t>
            </w:r>
            <w:r w:rsidRPr="00BB5435">
              <w:rPr>
                <w:rFonts w:cs="Times New Roman"/>
              </w:rPr>
              <w:fldChar w:fldCharType="begin">
                <w:fldData xml:space="preserve">PEVuZE5vdGU+PENpdGU+PEF1dGhvcj5Cb3Jnc3RlZHQtQmFra2U8L0F1dGhvcj48WWVhcj4yMDE3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</w:fldData>
              </w:fldChar>
            </w:r>
            <w:r w:rsidR="00CD113A" w:rsidRPr="00BB5435">
              <w:rPr>
                <w:rFonts w:cs="Times New Roman"/>
              </w:rPr>
              <w:instrText xml:space="preserve"> ADDIN EN.CITE </w:instrText>
            </w:r>
            <w:r w:rsidR="00CD113A" w:rsidRPr="00BB5435">
              <w:rPr>
                <w:rFonts w:cs="Times New Roman"/>
              </w:rPr>
              <w:fldChar w:fldCharType="begin">
                <w:fldData xml:space="preserve">PEVuZE5vdGU+PENpdGU+PEF1dGhvcj5Cb3Jnc3RlZHQtQmFra2U8L0F1dGhvcj48WWVhcj4yMDE3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</w:fldData>
              </w:fldChar>
            </w:r>
            <w:r w:rsidR="00CD113A" w:rsidRPr="00BB5435">
              <w:rPr>
                <w:rFonts w:cs="Times New Roman"/>
              </w:rPr>
              <w:instrText xml:space="preserve"> ADDIN EN.CITE.DATA </w:instrText>
            </w:r>
            <w:r w:rsidR="00CD113A" w:rsidRPr="00BB5435">
              <w:rPr>
                <w:rFonts w:cs="Times New Roman"/>
              </w:rPr>
            </w:r>
            <w:r w:rsidR="00CD113A" w:rsidRPr="00BB5435">
              <w:rPr>
                <w:rFonts w:cs="Times New Roman"/>
              </w:rPr>
              <w:fldChar w:fldCharType="end"/>
            </w:r>
            <w:r w:rsidRPr="00BB5435">
              <w:rPr>
                <w:rFonts w:cs="Times New Roman"/>
              </w:rPr>
            </w:r>
            <w:r w:rsidRPr="00BB5435">
              <w:rPr>
                <w:rFonts w:cs="Times New Roman"/>
              </w:rPr>
              <w:fldChar w:fldCharType="separate"/>
            </w:r>
            <w:r w:rsidR="00CD113A" w:rsidRPr="00BB5435">
              <w:rPr>
                <w:rFonts w:cs="Times New Roman"/>
                <w:noProof/>
              </w:rPr>
              <w:t>[5]</w:t>
            </w:r>
            <w:r w:rsidRPr="00BB5435">
              <w:rPr>
                <w:rFonts w:cs="Times New Roman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*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rPr>
          <w:trHeight w:val="403"/>
        </w:trPr>
        <w:tc>
          <w:tcPr>
            <w:tcW w:w="22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Brodwall, 2018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Ccm9kd2FsbDwvQXV0aG9yPjxZZWFyPjIwMTg8L1llYXI+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Ccm9kd2FsbDwvQXV0aG9yPjxZZWFyPjIwMTg8L1llYXI+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6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*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rPr>
          <w:trHeight w:val="403"/>
        </w:trPr>
        <w:tc>
          <w:tcPr>
            <w:tcW w:w="22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cs="Times New Roman"/>
              </w:rPr>
              <w:t>Burgos,</w:t>
            </w:r>
            <w:r w:rsidRPr="00BB5435">
              <w:rPr>
                <w:rFonts w:eastAsia="Times New Roman" w:cs="Times New Roman"/>
                <w:lang w:eastAsia="en-GB"/>
              </w:rPr>
              <w:t xml:space="preserve"> 2017 </w:t>
            </w:r>
            <w:r w:rsidRPr="00BB5435">
              <w:rPr>
                <w:rFonts w:eastAsia="Times New Roman" w:cs="Times New Roman"/>
                <w:lang w:eastAsia="en-GB"/>
              </w:rPr>
              <w:fldChar w:fldCharType="begin">
                <w:fldData xml:space="preserve">PEVuZE5vdGU+PENpdGU+PEF1dGhvcj5CdXJnb3M8L0F1dGhvcj48WWVhcj4yMDE3PC9ZZWFyPjxS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="00CD113A" w:rsidRPr="00BB5435">
              <w:rPr>
                <w:rFonts w:eastAsia="Times New Roman" w:cs="Times New Roman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lang w:eastAsia="en-GB"/>
              </w:rPr>
              <w:fldChar w:fldCharType="begin">
                <w:fldData xml:space="preserve">PEVuZE5vdGU+PENpdGU+PEF1dGhvcj5CdXJnb3M8L0F1dGhvcj48WWVhcj4yMDE3PC9ZZWFyPjxS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="00CD113A" w:rsidRPr="00BB5435">
              <w:rPr>
                <w:rFonts w:eastAsia="Times New Roman" w:cs="Times New Roman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lang w:eastAsia="en-GB"/>
              </w:rPr>
            </w:r>
            <w:r w:rsidR="00CD113A" w:rsidRPr="00BB5435">
              <w:rPr>
                <w:rFonts w:eastAsia="Times New Roman" w:cs="Times New Roman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lang w:eastAsia="en-GB"/>
              </w:rPr>
            </w:r>
            <w:r w:rsidRPr="00BB5435">
              <w:rPr>
                <w:rFonts w:eastAsia="Times New Roman" w:cs="Times New Roman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lang w:eastAsia="en-GB"/>
              </w:rPr>
              <w:t>[7]</w:t>
            </w:r>
            <w:r w:rsidRPr="00BB5435">
              <w:rPr>
                <w:rFonts w:eastAsia="Times New Roman" w:cs="Times New Roman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rPr>
          <w:trHeight w:val="403"/>
        </w:trPr>
        <w:tc>
          <w:tcPr>
            <w:tcW w:w="22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cs="Times New Roman"/>
              </w:rPr>
              <w:t>Cassina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16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YXNzaW5hPC9BdXRob3I+PFllYXI+MjAxNjwvWWVhcj48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YXNzaW5hPC9BdXRob3I+PFllYXI+MjAxNjwvWWVhcj48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8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rPr>
          <w:trHeight w:val="403"/>
        </w:trPr>
        <w:tc>
          <w:tcPr>
            <w:tcW w:w="2273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cs="Times New Roman"/>
              </w:rPr>
            </w:pPr>
            <w:proofErr w:type="spellStart"/>
            <w:r w:rsidRPr="00BB5435">
              <w:rPr>
                <w:rFonts w:eastAsiaTheme="minorHAnsi" w:cs="Times New Roman"/>
              </w:rPr>
              <w:t>Cassina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19 </w: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YXNzaW5hPC9BdXRob3I+PFllYXI+MjAxOTwvWWVhcj48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YXNzaW5hPC9BdXRob3I+PFllYXI+MjAxOTwvWWVhcj48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9]</w: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Medium</w:t>
            </w:r>
          </w:p>
        </w:tc>
      </w:tr>
      <w:tr w:rsidR="00F753BC" w:rsidRPr="00BB5435" w:rsidTr="00F753BC">
        <w:trPr>
          <w:trHeight w:val="403"/>
        </w:trPr>
        <w:tc>
          <w:tcPr>
            <w:tcW w:w="2273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cs="Times New Roman"/>
              </w:rPr>
              <w:t>Chardot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13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aGFyZG90PC9BdXRob3I+PFllYXI+MjAxMzwvWWVhcj48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aGFyZG90PC9BdXRob3I+PFllYXI+MjAxMzwvWWVhcj48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10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Chua, 2020 </w: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aHVhPC9BdXRob3I+PFllYXI+MjAyMDwvWWVhcj48UmVj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DaHVhPC9BdXRob3I+PFllYXI+MjAyMDwvWWVhcj48UmVj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11]</w: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Dastgiri, 2003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EYXN0Z2lyaTwvQXV0aG9yPjxZZWFyPjIwMDM8L1llYXI+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EYXN0Z2lyaTwvQXV0aG9yPjxZZWFyPjIwMDM8L1llYXI+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12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Davenport, 2011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EYXZlbnBvcnQ8L0F1dGhvcj48WWVhcj4yMDExPC9ZZWFy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EYXZlbnBvcnQ8L0F1dGhvcj48WWVhcj4yMDExPC9ZZWFy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13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cs="Times New Roman"/>
              </w:rPr>
              <w:t xml:space="preserve">De </w:t>
            </w:r>
            <w:proofErr w:type="spellStart"/>
            <w:r w:rsidRPr="00BB5435">
              <w:rPr>
                <w:rFonts w:cs="Times New Roman"/>
              </w:rPr>
              <w:t>Carvalho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10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EZSBDYXJ2YWxobzwvQXV0aG9yPjxZZWFyPjIwMTA8L1ll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EZSBDYXJ2YWxobzwvQXV0aG9yPjxZZWFyPjIwMTA8L1ll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14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Medium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cs="Times New Roman"/>
              </w:rPr>
              <w:t xml:space="preserve">De </w:t>
            </w:r>
            <w:proofErr w:type="spellStart"/>
            <w:r w:rsidRPr="00BB5435">
              <w:rPr>
                <w:rFonts w:cs="Times New Roman"/>
              </w:rPr>
              <w:t>Vries</w:t>
            </w:r>
            <w:proofErr w:type="spellEnd"/>
            <w:r w:rsidRPr="00BB5435">
              <w:rPr>
                <w:rFonts w:cs="Times New Roman"/>
              </w:rPr>
              <w:t xml:space="preserve">, 2011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kZSBWcmllczwvQXV0aG9yPjxZZWFyPjIwMTE8L1llYXI+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kZSBWcmllczwvQXV0aG9yPjxZZWFyPjIwMTE8L1llYXI+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15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cs="Times New Roman"/>
              </w:rPr>
              <w:t>Eide</w:t>
            </w:r>
            <w:proofErr w:type="spellEnd"/>
            <w:r w:rsidRPr="00BB5435">
              <w:rPr>
                <w:rFonts w:cs="Times New Roman"/>
              </w:rPr>
              <w:t xml:space="preserve">, 2006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FaWRlPC9BdXRob3I+PFllYXI+MjAwNjwvWWVhcj48UmVj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FaWRlPC9BdXRob3I+PFllYXI+MjAwNjwvWWVhcj48UmVj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16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</w:t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cs="Times New Roman"/>
              </w:rPr>
              <w:t xml:space="preserve">Folkestad, 2016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Gb2xrZXN0YWQ8L0F1dGhvcj48WWVhcj4yMDE2PC9ZZWFy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Gb2xrZXN0YWQ8L0F1dGhvcj48WWVhcj4yMDE2PC9ZZWFy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17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</w:t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cs="Times New Roman"/>
              </w:rPr>
              <w:t>Frid</w:t>
            </w:r>
            <w:proofErr w:type="spellEnd"/>
            <w:r w:rsidRPr="00BB5435">
              <w:rPr>
                <w:rFonts w:cs="Times New Roman"/>
              </w:rPr>
              <w:t xml:space="preserve">, 1999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/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&lt;EndNote&gt;&lt;Cite&gt;&lt;Author&gt;Frid&lt;/Author&gt;&lt;Year&gt;1999&lt;/Year&gt;&lt;RecNum&gt;11&lt;/RecNum&gt;&lt;DisplayText&gt;[18]&lt;/DisplayText&gt;&lt;record&gt;&lt;rec-number&gt;11&lt;/rec-number&gt;&lt;foreign-keys&gt;&lt;key app="EN" db-id="pz9d5asp59vrelex9spppzrdpr52d09wpw0z" timestamp="1559128351"&gt;11&lt;/key&gt;&lt;/foreign-keys&gt;&lt;ref-type name="Journal Article"&gt;17&lt;/ref-type&gt;&lt;contributors&gt;&lt;authors&gt;&lt;author&gt;Frid, C.&lt;/author&gt;&lt;author&gt;Drott, P.&lt;/author&gt;&lt;author&gt;Lundell, B.&lt;/author&gt;&lt;author&gt;Rasmussen, F.&lt;/author&gt;&lt;author&gt;Anneren, G.&lt;/author&gt;&lt;/authors&gt;&lt;/contributors&gt;&lt;auth-address&gt;Department of Women and Child Health, Uppsala University, Sweden.&lt;/auth-address&gt;&lt;titles&gt;&lt;title&gt;Mortality in Down&amp;apos;s syndrome in relation to congenital malformations&lt;/title&gt;&lt;secondary-title&gt;Journal of intellectual disability research : JIDR&lt;/secondary-title&gt;&lt;alt-title&gt;J Intellect Disabil Res&lt;/alt-title&gt;&lt;/titles&gt;&lt;periodical&gt;&lt;full-title&gt;Journal of intellectual disability research : JIDR&lt;/full-title&gt;&lt;abbr-1&gt;J Intellect Disabil Res&lt;/abbr-1&gt;&lt;/periodical&gt;&lt;alt-periodical&gt;&lt;full-title&gt;Journal of intellectual disability research : JIDR&lt;/full-title&gt;&lt;abbr-1&gt;J Intellect Disabil Res&lt;/abbr-1&gt;&lt;/alt-periodical&gt;&lt;pages&gt;234-41&lt;/pages&gt;&lt;volume&gt;43 ( Pt 3)&lt;/volume&gt;&lt;keywords&gt;&lt;keyword&gt;Adolescent&lt;/keyword&gt;&lt;keyword&gt;Adult&lt;/keyword&gt;&lt;keyword&gt;Child&lt;/keyword&gt;&lt;keyword&gt;Child, Preschool&lt;/keyword&gt;&lt;keyword&gt;Congenital Abnormalities&lt;/keyword&gt;&lt;keyword&gt;Down Syndrome/complications/*mortality&lt;/keyword&gt;&lt;keyword&gt;Female&lt;/keyword&gt;&lt;keyword&gt;Follow-Up Studies&lt;/keyword&gt;&lt;keyword&gt;Humans&lt;/keyword&gt;&lt;keyword&gt;Infant&lt;/keyword&gt;&lt;keyword&gt;Infant, Newborn&lt;/keyword&gt;&lt;keyword&gt;Male&lt;/keyword&gt;&lt;keyword&gt;Retrospective Studies&lt;/keyword&gt;&lt;/keywords&gt;&lt;dates&gt;&lt;year&gt;1999&lt;/year&gt;&lt;pub-dates&gt;&lt;date&gt;Jun&lt;/date&gt;&lt;/pub-dates&gt;&lt;/dates&gt;&lt;isbn&gt;0964-2633 (Print)&amp;#xD;0964-2633 (Linking)&lt;/isbn&gt;&lt;accession-num&gt;10392609&lt;/accession-num&gt;&lt;label&gt;included&lt;/label&gt;&lt;urls&gt;&lt;related-urls&gt;&lt;url&gt;http://www.ncbi.nlm.nih.gov/pubmed/10392609&lt;/url&gt;&lt;/related-urls&gt;&lt;/urls&gt;&lt;/record&gt;&lt;/Cite&gt;&lt;/EndNote&gt;</w:instrTex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18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cs="Times New Roman"/>
              </w:rPr>
              <w:t xml:space="preserve">Garne, 2002 </w:t>
            </w:r>
            <w:r w:rsidRPr="00BB5435">
              <w:rPr>
                <w:rFonts w:cs="Times New Roman"/>
              </w:rPr>
              <w:fldChar w:fldCharType="begin">
                <w:fldData xml:space="preserve">PEVuZE5vdGU+PENpdGU+PEF1dGhvcj5HYXJuZTwvQXV0aG9yPjxZZWFyPjIwMDI8L1llYXI+PFJl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</w:fldData>
              </w:fldChar>
            </w:r>
            <w:r w:rsidR="00CD113A" w:rsidRPr="00BB5435">
              <w:rPr>
                <w:rFonts w:cs="Times New Roman"/>
              </w:rPr>
              <w:instrText xml:space="preserve"> ADDIN EN.CITE </w:instrText>
            </w:r>
            <w:r w:rsidR="00CD113A" w:rsidRPr="00BB5435">
              <w:rPr>
                <w:rFonts w:cs="Times New Roman"/>
              </w:rPr>
              <w:fldChar w:fldCharType="begin">
                <w:fldData xml:space="preserve">PEVuZE5vdGU+PENpdGU+PEF1dGhvcj5HYXJuZTwvQXV0aG9yPjxZZWFyPjIwMDI8L1llYXI+PFJl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</w:fldData>
              </w:fldChar>
            </w:r>
            <w:r w:rsidR="00CD113A" w:rsidRPr="00BB5435">
              <w:rPr>
                <w:rFonts w:cs="Times New Roman"/>
              </w:rPr>
              <w:instrText xml:space="preserve"> ADDIN EN.CITE.DATA </w:instrText>
            </w:r>
            <w:r w:rsidR="00CD113A" w:rsidRPr="00BB5435">
              <w:rPr>
                <w:rFonts w:cs="Times New Roman"/>
              </w:rPr>
            </w:r>
            <w:r w:rsidR="00CD113A" w:rsidRPr="00BB5435">
              <w:rPr>
                <w:rFonts w:cs="Times New Roman"/>
              </w:rPr>
              <w:fldChar w:fldCharType="end"/>
            </w:r>
            <w:r w:rsidRPr="00BB5435">
              <w:rPr>
                <w:rFonts w:cs="Times New Roman"/>
              </w:rPr>
            </w:r>
            <w:r w:rsidRPr="00BB5435">
              <w:rPr>
                <w:rFonts w:cs="Times New Roman"/>
              </w:rPr>
              <w:fldChar w:fldCharType="separate"/>
            </w:r>
            <w:r w:rsidR="00CD113A" w:rsidRPr="00BB5435">
              <w:rPr>
                <w:rFonts w:cs="Times New Roman"/>
                <w:noProof/>
              </w:rPr>
              <w:t>[19]</w:t>
            </w:r>
            <w:r w:rsidRPr="00BB5435">
              <w:rPr>
                <w:rFonts w:cs="Times New Roman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cs="Times New Roman"/>
              </w:rPr>
            </w:pPr>
            <w:r w:rsidRPr="00BB5435">
              <w:rPr>
                <w:rFonts w:cs="Times New Roman"/>
              </w:rPr>
              <w:t xml:space="preserve">Glasson, 2016 </w:t>
            </w:r>
            <w:r w:rsidRPr="00BB5435">
              <w:rPr>
                <w:rFonts w:cs="Times New Roman"/>
              </w:rPr>
              <w:fldChar w:fldCharType="begin">
                <w:fldData xml:space="preserve">PEVuZE5vdGU+PENpdGU+PEF1dGhvcj5HbGFzc29uPC9BdXRob3I+PFllYXI+MjAxNjwvWWVhcj48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="00CD113A" w:rsidRPr="00BB5435">
              <w:rPr>
                <w:rFonts w:cs="Times New Roman"/>
              </w:rPr>
              <w:instrText xml:space="preserve"> ADDIN EN.CITE </w:instrText>
            </w:r>
            <w:r w:rsidR="00CD113A" w:rsidRPr="00BB5435">
              <w:rPr>
                <w:rFonts w:cs="Times New Roman"/>
              </w:rPr>
              <w:fldChar w:fldCharType="begin">
                <w:fldData xml:space="preserve">PEVuZE5vdGU+PENpdGU+PEF1dGhvcj5HbGFzc29uPC9BdXRob3I+PFllYXI+MjAxNjwvWWVhcj48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="00CD113A" w:rsidRPr="00BB5435">
              <w:rPr>
                <w:rFonts w:cs="Times New Roman"/>
              </w:rPr>
              <w:instrText xml:space="preserve"> ADDIN EN.CITE.DATA </w:instrText>
            </w:r>
            <w:r w:rsidR="00CD113A" w:rsidRPr="00BB5435">
              <w:rPr>
                <w:rFonts w:cs="Times New Roman"/>
              </w:rPr>
            </w:r>
            <w:r w:rsidR="00CD113A" w:rsidRPr="00BB5435">
              <w:rPr>
                <w:rFonts w:cs="Times New Roman"/>
              </w:rPr>
              <w:fldChar w:fldCharType="end"/>
            </w:r>
            <w:r w:rsidRPr="00BB5435">
              <w:rPr>
                <w:rFonts w:cs="Times New Roman"/>
              </w:rPr>
            </w:r>
            <w:r w:rsidRPr="00BB5435">
              <w:rPr>
                <w:rFonts w:cs="Times New Roman"/>
              </w:rPr>
              <w:fldChar w:fldCharType="separate"/>
            </w:r>
            <w:r w:rsidR="00CD113A" w:rsidRPr="00BB5435">
              <w:rPr>
                <w:rFonts w:cs="Times New Roman"/>
                <w:noProof/>
              </w:rPr>
              <w:t>[20]</w:t>
            </w:r>
            <w:r w:rsidRPr="00BB5435">
              <w:rPr>
                <w:rFonts w:cs="Times New Roman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cs="Times New Roman"/>
              </w:rPr>
              <w:t>Grizelj</w:t>
            </w:r>
            <w:proofErr w:type="spellEnd"/>
            <w:r w:rsidRPr="00BB5435">
              <w:rPr>
                <w:rFonts w:cs="Times New Roman"/>
              </w:rPr>
              <w:t xml:space="preserve">, 2010 </w:t>
            </w:r>
            <w:r w:rsidRPr="00BB5435">
              <w:rPr>
                <w:rFonts w:cs="Times New Roman"/>
              </w:rPr>
              <w:fldChar w:fldCharType="begin">
                <w:fldData xml:space="preserve">PEVuZE5vdGU+PENpdGU+PEF1dGhvcj5Hcml6ZWxqPC9BdXRob3I+PFllYXI+MjAxMDwvWWVhcj48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</w:fldData>
              </w:fldChar>
            </w:r>
            <w:r w:rsidR="00CD113A" w:rsidRPr="00BB5435">
              <w:rPr>
                <w:rFonts w:cs="Times New Roman"/>
              </w:rPr>
              <w:instrText xml:space="preserve"> ADDIN EN.CITE </w:instrText>
            </w:r>
            <w:r w:rsidR="00CD113A" w:rsidRPr="00BB5435">
              <w:rPr>
                <w:rFonts w:cs="Times New Roman"/>
              </w:rPr>
              <w:fldChar w:fldCharType="begin">
                <w:fldData xml:space="preserve">PEVuZE5vdGU+PENpdGU+PEF1dGhvcj5Hcml6ZWxqPC9BdXRob3I+PFllYXI+MjAxMDwvWWVhcj48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</w:fldData>
              </w:fldChar>
            </w:r>
            <w:r w:rsidR="00CD113A" w:rsidRPr="00BB5435">
              <w:rPr>
                <w:rFonts w:cs="Times New Roman"/>
              </w:rPr>
              <w:instrText xml:space="preserve"> ADDIN EN.CITE.DATA </w:instrText>
            </w:r>
            <w:r w:rsidR="00CD113A" w:rsidRPr="00BB5435">
              <w:rPr>
                <w:rFonts w:cs="Times New Roman"/>
              </w:rPr>
            </w:r>
            <w:r w:rsidR="00CD113A" w:rsidRPr="00BB5435">
              <w:rPr>
                <w:rFonts w:cs="Times New Roman"/>
              </w:rPr>
              <w:fldChar w:fldCharType="end"/>
            </w:r>
            <w:r w:rsidRPr="00BB5435">
              <w:rPr>
                <w:rFonts w:cs="Times New Roman"/>
              </w:rPr>
            </w:r>
            <w:r w:rsidRPr="00BB5435">
              <w:rPr>
                <w:rFonts w:cs="Times New Roman"/>
              </w:rPr>
              <w:fldChar w:fldCharType="separate"/>
            </w:r>
            <w:r w:rsidR="00CD113A" w:rsidRPr="00BB5435">
              <w:rPr>
                <w:rFonts w:cs="Times New Roman"/>
                <w:noProof/>
              </w:rPr>
              <w:t>[21]</w:t>
            </w:r>
            <w:r w:rsidRPr="00BB5435">
              <w:rPr>
                <w:rFonts w:cs="Times New Roman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cs="Times New Roman"/>
              </w:rPr>
              <w:t>Gudbjartsson</w:t>
            </w:r>
            <w:proofErr w:type="spellEnd"/>
            <w:r w:rsidRPr="00BB5435">
              <w:rPr>
                <w:rFonts w:cs="Times New Roman"/>
              </w:rPr>
              <w:t xml:space="preserve">, 2008 </w:t>
            </w:r>
            <w:r w:rsidRPr="00BB5435">
              <w:rPr>
                <w:rFonts w:cs="Times New Roman"/>
              </w:rPr>
              <w:fldChar w:fldCharType="begin">
                <w:fldData xml:space="preserve">PEVuZE5vdGU+PENpdGU+PEF1dGhvcj5HdWRiamFydHNzb248L0F1dGhvcj48WWVhcj4yMDA4PC9Z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</w:fldData>
              </w:fldChar>
            </w:r>
            <w:r w:rsidR="00CD113A" w:rsidRPr="00BB5435">
              <w:rPr>
                <w:rFonts w:cs="Times New Roman"/>
              </w:rPr>
              <w:instrText xml:space="preserve"> ADDIN EN.CITE </w:instrText>
            </w:r>
            <w:r w:rsidR="00CD113A" w:rsidRPr="00BB5435">
              <w:rPr>
                <w:rFonts w:cs="Times New Roman"/>
              </w:rPr>
              <w:fldChar w:fldCharType="begin">
                <w:fldData xml:space="preserve">PEVuZE5vdGU+PENpdGU+PEF1dGhvcj5HdWRiamFydHNzb248L0F1dGhvcj48WWVhcj4yMDA4PC9Z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</w:fldData>
              </w:fldChar>
            </w:r>
            <w:r w:rsidR="00CD113A" w:rsidRPr="00BB5435">
              <w:rPr>
                <w:rFonts w:cs="Times New Roman"/>
              </w:rPr>
              <w:instrText xml:space="preserve"> ADDIN EN.CITE.DATA </w:instrText>
            </w:r>
            <w:r w:rsidR="00CD113A" w:rsidRPr="00BB5435">
              <w:rPr>
                <w:rFonts w:cs="Times New Roman"/>
              </w:rPr>
            </w:r>
            <w:r w:rsidR="00CD113A" w:rsidRPr="00BB5435">
              <w:rPr>
                <w:rFonts w:cs="Times New Roman"/>
              </w:rPr>
              <w:fldChar w:fldCharType="end"/>
            </w:r>
            <w:r w:rsidRPr="00BB5435">
              <w:rPr>
                <w:rFonts w:cs="Times New Roman"/>
              </w:rPr>
            </w:r>
            <w:r w:rsidRPr="00BB5435">
              <w:rPr>
                <w:rFonts w:cs="Times New Roman"/>
              </w:rPr>
              <w:fldChar w:fldCharType="separate"/>
            </w:r>
            <w:r w:rsidR="00CD113A" w:rsidRPr="00BB5435">
              <w:rPr>
                <w:rFonts w:cs="Times New Roman"/>
                <w:noProof/>
              </w:rPr>
              <w:t>[22]</w:t>
            </w:r>
            <w:r w:rsidRPr="00BB5435">
              <w:rPr>
                <w:rFonts w:cs="Times New Roman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cs="Times New Roman"/>
              </w:rPr>
              <w:t xml:space="preserve">Halliday, 2009 </w:t>
            </w:r>
            <w:r w:rsidRPr="00BB5435">
              <w:rPr>
                <w:rFonts w:cs="Times New Roman"/>
              </w:rPr>
              <w:fldChar w:fldCharType="begin">
                <w:fldData xml:space="preserve">PEVuZE5vdGU+PENpdGU+PEF1dGhvcj5IYWxsaWRheTwvQXV0aG9yPjxZZWFyPjIwMDk8L1llYXI+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</w:fldData>
              </w:fldChar>
            </w:r>
            <w:r w:rsidR="00CD113A" w:rsidRPr="00BB5435">
              <w:rPr>
                <w:rFonts w:cs="Times New Roman"/>
              </w:rPr>
              <w:instrText xml:space="preserve"> ADDIN EN.CITE </w:instrText>
            </w:r>
            <w:r w:rsidR="00CD113A" w:rsidRPr="00BB5435">
              <w:rPr>
                <w:rFonts w:cs="Times New Roman"/>
              </w:rPr>
              <w:fldChar w:fldCharType="begin">
                <w:fldData xml:space="preserve">PEVuZE5vdGU+PENpdGU+PEF1dGhvcj5IYWxsaWRheTwvQXV0aG9yPjxZZWFyPjIwMDk8L1llYXI+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</w:fldData>
              </w:fldChar>
            </w:r>
            <w:r w:rsidR="00CD113A" w:rsidRPr="00BB5435">
              <w:rPr>
                <w:rFonts w:cs="Times New Roman"/>
              </w:rPr>
              <w:instrText xml:space="preserve"> ADDIN EN.CITE.DATA </w:instrText>
            </w:r>
            <w:r w:rsidR="00CD113A" w:rsidRPr="00BB5435">
              <w:rPr>
                <w:rFonts w:cs="Times New Roman"/>
              </w:rPr>
            </w:r>
            <w:r w:rsidR="00CD113A" w:rsidRPr="00BB5435">
              <w:rPr>
                <w:rFonts w:cs="Times New Roman"/>
              </w:rPr>
              <w:fldChar w:fldCharType="end"/>
            </w:r>
            <w:r w:rsidRPr="00BB5435">
              <w:rPr>
                <w:rFonts w:cs="Times New Roman"/>
              </w:rPr>
            </w:r>
            <w:r w:rsidRPr="00BB5435">
              <w:rPr>
                <w:rFonts w:cs="Times New Roman"/>
              </w:rPr>
              <w:fldChar w:fldCharType="separate"/>
            </w:r>
            <w:r w:rsidR="00CD113A" w:rsidRPr="00BB5435">
              <w:rPr>
                <w:rFonts w:cs="Times New Roman"/>
                <w:noProof/>
              </w:rPr>
              <w:t>[23]</w:t>
            </w:r>
            <w:r w:rsidRPr="00BB5435">
              <w:rPr>
                <w:rFonts w:cs="Times New Roman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Hayes, 1997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IYXllczwvQXV0aG9yPjxZZWFyPjE5OTc8L1llYXI+PFJl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IYXllczwvQXV0aG9yPjxZZWFyPjE5OTc8L1llYXI+PFJl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24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Hinton, 2017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IaW50b248L0F1dGhvcj48WWVhcj4yMDE3PC9ZZWFyPjxS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IaW50b248L0F1dGhvcj48WWVhcj4yMDE3PC9ZZWFyPjxS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25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cs="Times New Roman"/>
              </w:rPr>
              <w:t>Jaillard</w:t>
            </w:r>
            <w:proofErr w:type="spellEnd"/>
            <w:r w:rsidRPr="00BB5435">
              <w:rPr>
                <w:rFonts w:cs="Times New Roman"/>
              </w:rPr>
              <w:t xml:space="preserve">, 2003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KYWlsbGFyZDwvQXV0aG9yPjxZZWFyPjIwMDM8L1llYXI+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KYWlsbGFyZDwvQXV0aG9yPjxZZWFyPjIwMDM8L1llYXI+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26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eastAsia="Times New Roman" w:cs="Times New Roman"/>
                <w:color w:val="000000"/>
                <w:lang w:eastAsia="en-GB"/>
              </w:rPr>
              <w:t>Kucik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13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LdWNpazwvQXV0aG9yPjxZZWFyPjIwMTM8L1llYXI+PFJl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LdWNpazwvQXV0aG9yPjxZZWFyPjIwMTM8L1llYXI+PFJl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27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Lampela, 2012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YW1wZWxhPC9BdXRob3I+PFllYXI+MjAxMjwvWWVhcj48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YW1wZWxhPC9BdXRob3I+PFllYXI+MjAxMjwvWWVhcj48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28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lastRenderedPageBreak/>
              <w:t xml:space="preserve">Leonard, 2000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ZW9uYXJkPC9BdXRob3I+PFllYXI+MjAwMDwvWWVhcj48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ZW9uYXJkPC9BdXRob3I+PFllYXI+MjAwMDwvWWVhcj48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29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eastAsia="Times New Roman" w:cs="Times New Roman"/>
                <w:color w:val="000000"/>
                <w:lang w:eastAsia="en-GB"/>
              </w:rPr>
              <w:t>Leonhardt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11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ZW9uaGFyZHQ8L0F1dGhvcj48WWVhcj4yMDExPC9ZZWFy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ZW9uaGFyZHQ8L0F1dGhvcj48WWVhcj4yMDExPC9ZZWFy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30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Medium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eastAsia="Times New Roman" w:cs="Times New Roman"/>
                <w:color w:val="000000"/>
                <w:lang w:eastAsia="en-GB"/>
              </w:rPr>
              <w:t>Lionti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12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aW9udGk8L0F1dGhvcj48WWVhcj4yMDEyPC9ZZWFyPjxS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aW9udGk8L0F1dGhvcj48WWVhcj4yMDEyPC9ZZWFyPjxS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31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Medium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Löf Granström, 2017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w7ZmIEdyYW5zdHLDtm08L0F1dGhvcj48WWVhcj4yMDE3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Mw7ZmIEdyYW5zdHLDtm08L0F1dGhvcj48WWVhcj4yMDE3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32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</w:t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McKiernan, 2000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Y0tpZXJuYW48L0F1dGhvcj48WWVhcj4yMDAwPC9ZZWFy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Y0tpZXJuYW48L0F1dGhvcj48WWVhcj4yMDAwPC9ZZWFy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33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McKiernan, 2009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Y0tpZXJuYW48L0F1dGhvcj48WWVhcj4yMDA5PC9ZZWFy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Y0tpZXJuYW48L0F1dGhvcj48WWVhcj4yMDA5PC9ZZWFy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34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Meyer, 2016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ZXllcjwvQXV0aG9yPjxZZWFyPjIwMTY8L1llYXI+PFJl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NZXllcjwvQXV0aG9yPjxZZWFyPjIwMTY8L1llYXI+PFJl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35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Nelson, 2016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OZWxzb248L0F1dGhvcj48WWVhcj4yMDE2PC9ZZWFyPjxS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OZWxzb248L0F1dGhvcj48WWVhcj4yMDE2PC9ZZWFyPjxS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36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eastAsia="Times New Roman" w:cs="Times New Roman"/>
                <w:color w:val="000000"/>
                <w:lang w:eastAsia="en-GB"/>
              </w:rPr>
              <w:t>Nembhard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10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OZW1iaGFyZDwvQXV0aG9yPjxZZWFyPjIwMTA8L1llYXI+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OZW1iaGFyZDwvQXV0aG9yPjxZZWFyPjIwMTA8L1llYXI+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37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eastAsia="Times New Roman" w:cs="Times New Roman"/>
                <w:color w:val="000000"/>
                <w:lang w:eastAsia="en-GB"/>
              </w:rPr>
              <w:t>Nio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03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OaW88L0F1dGhvcj48WWVhcj4yMDAzPC9ZZWFyPjxSZWNO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OaW88L0F1dGhvcj48WWVhcj4yMDAzPC9ZZWFyPjxSZWNO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38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eastAsia="Times New Roman" w:cs="Times New Roman"/>
                <w:color w:val="000000"/>
                <w:lang w:eastAsia="en-GB"/>
              </w:rPr>
              <w:t>Oddsberg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12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PZGRzYmVyZzwvQXV0aG9yPjxZZWFyPjIwMTI8L1llYXI+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PZGRzYmVyZzwvQXV0aG9yPjxZZWFyPjIwMTI8L1llYXI+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39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</w:t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Pakarinen, 2018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QYWthcmluZW48L0F1dGhvcj48WWVhcj4yMDE4PC9ZZWFy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QYWthcmluZW48L0F1dGhvcj48WWVhcj4yMDE4PC9ZZWFy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40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Rankin, 2012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SYW5raW48L0F1dGhvcj48WWVhcj4yMDEyPC9ZZWFyPjxS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SYW5raW48L0F1dGhvcj48WWVhcj4yMDEyPC9ZZWFyPjxS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41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Rasmussen, 2006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SYXNtdXNzZW48L0F1dGhvcj48WWVhcj4yMDA2PC9ZZWFy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SYXNtdXNzZW48L0F1dGhvcj48WWVhcj4yMDA2PC9ZZWFy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42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F753B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eastAsia="Times New Roman" w:cs="Times New Roman"/>
                <w:color w:val="000000"/>
                <w:lang w:eastAsia="en-GB"/>
              </w:rPr>
              <w:t>Risby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17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SaXNieTwvQXV0aG9yPjxZZWFyPjIwMTc8L1llYXI+PFJl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SaXNieTwvQXV0aG9yPjxZZWFyPjIwMTc8L1llYXI+PFJl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43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CD113A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eastAsia="Times New Roman" w:cs="Times New Roman"/>
                <w:color w:val="000000"/>
                <w:lang w:eastAsia="en-GB"/>
              </w:rPr>
              <w:t>Schneuer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19 </w: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Y2huZXVlcjwvQXV0aG9yPjxZZWFyPjIwMTk8L1llYXI+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Y2huZXVlcjwvQXV0aG9yPjxZZWFyPjIwMTk8L1llYXI+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44]</w: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DC3E7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Schreiber, 2007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Y2hyZWliZXI8L0F1dGhvcj48WWVhcj4yMDA3PC9ZZWFy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Y2hyZWliZXI8L0F1dGhvcj48WWVhcj4yMDA3PC9ZZWFy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45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DC3E7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Shin, 2012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aGluPC9BdXRob3I+PFllYXI+MjAxMjwvWWVhcj48UmVj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aGluPC9BdXRob3I+PFllYXI+MjAxMjwvWWVhcj48UmVj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46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DC3E7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eastAsia="Times New Roman" w:cs="Times New Roman"/>
                <w:color w:val="000000"/>
                <w:lang w:eastAsia="en-GB"/>
              </w:rPr>
              <w:t>Siffel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03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aWZmZWw8L0F1dGhvcj48WWVhcj4yMDAzPC9ZZWFyPjxS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aWZmZWw8L0F1dGhvcj48WWVhcj4yMDAzPC9ZZWFyPjxS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47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DC3E7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Simmons, 2014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aW1tb25zPC9BdXRob3I+PFllYXI+MjAxNDwvWWVhcj48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aW1tb25zPC9BdXRob3I+PFllYXI+MjAxNDwvWWVhcj48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48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DC3E7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Sutton, 2008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dXR0b248L0F1dGhvcj48WWVhcj4yMDA4PC9ZZWFyPjxS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dXR0b248L0F1dGhvcj48WWVhcj4yMDA4PC9ZZWFyPjxS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49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DC3E7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Tennant, 2010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UZW5uYW50PC9BdXRob3I+PFllYXI+MjAxMDwvWWVhcj48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Y0OS01NjwvcGFn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UZW5uYW50PC9BdXRob3I+PFllYXI+MjAxMDwvWWVhcj48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Y0OS01NjwvcGFn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50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DC3E7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eastAsia="Times New Roman" w:cs="Times New Roman"/>
                <w:color w:val="000000"/>
                <w:lang w:eastAsia="en-GB"/>
              </w:rPr>
              <w:t>Tu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15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UdTwvQXV0aG9yPjxZZWFyPjIwMTU8L1llYXI+PFJlY051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UdTwvQXV0aG9yPjxZZWFyPjIwMTU8L1llYXI+PFJlY051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51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DC3E7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Wang, 2011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YW5nPC9BdXRob3I+PFllYXI+MjAxMTwvWWVhcj48UmVj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YW5nPC9BdXRob3I+PFllYXI+MjAxMTwvWWVhcj48UmVj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52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</w:t>
            </w:r>
          </w:p>
        </w:tc>
        <w:tc>
          <w:tcPr>
            <w:tcW w:w="1417" w:type="dxa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Medium</w:t>
            </w:r>
          </w:p>
        </w:tc>
      </w:tr>
      <w:tr w:rsidR="00F753BC" w:rsidRPr="00BB5435" w:rsidTr="00DC3E7C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Wang, 2015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YW5nPC9BdXRob3I+PFllYXI+MjAxNTwvWWVhcj48UmVj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YW5nPC9BdXRob3I+PFllYXI+MjAxNTwvWWVhcj48UmVj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=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53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</w:t>
            </w:r>
          </w:p>
        </w:tc>
        <w:tc>
          <w:tcPr>
            <w:tcW w:w="1417" w:type="dxa"/>
          </w:tcPr>
          <w:p w:rsidR="00F753BC" w:rsidRPr="00BB5435" w:rsidRDefault="00F753BC" w:rsidP="00F753BC">
            <w:pPr>
              <w:spacing w:before="0" w:after="0" w:line="240" w:lineRule="auto"/>
              <w:jc w:val="center"/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Medium</w:t>
            </w:r>
          </w:p>
        </w:tc>
      </w:tr>
      <w:tr w:rsidR="00F753BC" w:rsidRPr="00BB5435" w:rsidTr="002C7248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BB5435">
              <w:rPr>
                <w:rFonts w:eastAsia="Times New Roman" w:cs="Times New Roman"/>
                <w:color w:val="000000"/>
                <w:lang w:eastAsia="en-GB"/>
              </w:rPr>
              <w:t>Wildhaber</w:t>
            </w:r>
            <w:proofErr w:type="spellEnd"/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, 2008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aWxkaGFiZXI8L0F1dGhvcj48WWVhcj4yMDA4PC9ZZWFy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aWxkaGFiZXI8L0F1dGhvcj48WWVhcj4yMDA4PC9ZZWFy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54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  <w:tr w:rsidR="00F753BC" w:rsidRPr="00BB5435" w:rsidTr="002C7248">
        <w:tblPrEx>
          <w:tblBorders>
            <w:top w:val="single" w:sz="4" w:space="0" w:color="auto"/>
            <w:bottom w:val="single" w:sz="4" w:space="0" w:color="auto"/>
            <w:insideH w:val="single" w:sz="4" w:space="0" w:color="auto"/>
          </w:tblBorders>
        </w:tblPrEx>
        <w:trPr>
          <w:trHeight w:val="403"/>
          <w:tblHeader/>
        </w:trPr>
        <w:tc>
          <w:tcPr>
            <w:tcW w:w="2273" w:type="dxa"/>
            <w:vAlign w:val="bottom"/>
          </w:tcPr>
          <w:p w:rsidR="00F753BC" w:rsidRPr="00BB5435" w:rsidRDefault="00F753BC" w:rsidP="00CD113A">
            <w:pPr>
              <w:spacing w:before="0" w:after="0" w:line="240" w:lineRule="auto"/>
              <w:rPr>
                <w:rFonts w:eastAsia="Times New Roman" w:cs="Times New Roman"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color w:val="000000"/>
                <w:lang w:eastAsia="en-GB"/>
              </w:rPr>
              <w:t xml:space="preserve">Wong, 2001 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b25nPC9BdXRob3I+PFllYXI+MjAwMTwvWWVhcj48UmVj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Xb25nPC9BdXRob3I+PFllYXI+MjAwMTwvWWVhcj48UmVj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</w:fldData>
              </w:fldCha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</w:r>
            <w:r w:rsidR="00CD113A"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CD113A" w:rsidRPr="00BB5435">
              <w:rPr>
                <w:rFonts w:eastAsia="Times New Roman" w:cs="Times New Roman"/>
                <w:noProof/>
                <w:color w:val="000000"/>
                <w:lang w:eastAsia="en-GB"/>
              </w:rPr>
              <w:t>[55]</w:t>
            </w:r>
            <w:r w:rsidRPr="00BB5435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701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</w:p>
        </w:tc>
        <w:tc>
          <w:tcPr>
            <w:tcW w:w="1843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***</w:t>
            </w:r>
          </w:p>
        </w:tc>
        <w:tc>
          <w:tcPr>
            <w:tcW w:w="1417" w:type="dxa"/>
            <w:vAlign w:val="bottom"/>
          </w:tcPr>
          <w:p w:rsidR="00F753BC" w:rsidRPr="00BB5435" w:rsidRDefault="00F753BC" w:rsidP="00F753BC">
            <w:pPr>
              <w:spacing w:before="0" w:after="0" w:line="240" w:lineRule="auto"/>
              <w:jc w:val="center"/>
              <w:rPr>
                <w:rFonts w:eastAsia="Times New Roman" w:cs="Times New Roman"/>
                <w:bCs/>
                <w:color w:val="000000"/>
                <w:lang w:eastAsia="en-GB"/>
              </w:rPr>
            </w:pPr>
            <w:r w:rsidRPr="00BB5435">
              <w:rPr>
                <w:rFonts w:eastAsia="Times New Roman" w:cs="Times New Roman"/>
                <w:bCs/>
                <w:color w:val="000000"/>
                <w:lang w:eastAsia="en-GB"/>
              </w:rPr>
              <w:t>High</w:t>
            </w:r>
          </w:p>
        </w:tc>
      </w:tr>
    </w:tbl>
    <w:p w:rsidR="00691905" w:rsidRPr="00BB5435" w:rsidRDefault="00691905" w:rsidP="00691905">
      <w:pPr>
        <w:autoSpaceDE w:val="0"/>
        <w:autoSpaceDN w:val="0"/>
        <w:adjustRightInd w:val="0"/>
        <w:spacing w:after="0" w:line="240" w:lineRule="auto"/>
        <w:rPr>
          <w:rFonts w:cs="Times New Roman"/>
        </w:rPr>
      </w:pPr>
      <w:r w:rsidRPr="00BB5435">
        <w:rPr>
          <w:rFonts w:cs="Times New Roman"/>
          <w:b/>
        </w:rPr>
        <w:t>Note:</w:t>
      </w:r>
    </w:p>
    <w:p w:rsidR="0070474B" w:rsidRPr="00BB5435" w:rsidRDefault="00691905" w:rsidP="00490094">
      <w:pPr>
        <w:autoSpaceDE w:val="0"/>
        <w:autoSpaceDN w:val="0"/>
        <w:adjustRightInd w:val="0"/>
        <w:spacing w:before="0" w:after="0" w:line="240" w:lineRule="auto"/>
      </w:pPr>
      <w:r w:rsidRPr="00BB5435">
        <w:rPr>
          <w:rFonts w:ascii="TimesNewRomanPSMT" w:eastAsiaTheme="minorHAnsi" w:hAnsi="TimesNewRomanPSMT" w:cs="TimesNewRomanPSMT"/>
          <w:sz w:val="24"/>
          <w:szCs w:val="24"/>
        </w:rPr>
        <w:t xml:space="preserve">A study can be awarded a maximum of one star for each numbered item within the Selection </w:t>
      </w:r>
      <w:r w:rsidR="004917A3" w:rsidRPr="00BB5435">
        <w:rPr>
          <w:rFonts w:ascii="TimesNewRomanPSMT" w:eastAsiaTheme="minorHAnsi" w:hAnsi="TimesNewRomanPSMT" w:cs="TimesNewRomanPSMT"/>
          <w:sz w:val="24"/>
          <w:szCs w:val="24"/>
        </w:rPr>
        <w:t xml:space="preserve">(maximum 4 stars) </w:t>
      </w:r>
      <w:r w:rsidRPr="00BB5435">
        <w:rPr>
          <w:rFonts w:ascii="TimesNewRomanPSMT" w:eastAsiaTheme="minorHAnsi" w:hAnsi="TimesNewRomanPSMT" w:cs="TimesNewRomanPSMT"/>
          <w:sz w:val="24"/>
          <w:szCs w:val="24"/>
        </w:rPr>
        <w:t xml:space="preserve">and Outcome </w:t>
      </w:r>
      <w:r w:rsidR="004917A3" w:rsidRPr="00BB5435">
        <w:rPr>
          <w:rFonts w:ascii="TimesNewRomanPSMT" w:eastAsiaTheme="minorHAnsi" w:hAnsi="TimesNewRomanPSMT" w:cs="TimesNewRomanPSMT"/>
          <w:sz w:val="24"/>
          <w:szCs w:val="24"/>
        </w:rPr>
        <w:t xml:space="preserve">(maximum 3 stars) </w:t>
      </w:r>
      <w:r w:rsidRPr="00BB5435">
        <w:rPr>
          <w:rFonts w:ascii="TimesNewRomanPSMT" w:eastAsiaTheme="minorHAnsi" w:hAnsi="TimesNewRomanPSMT" w:cs="TimesNewRomanPSMT"/>
          <w:sz w:val="24"/>
          <w:szCs w:val="24"/>
        </w:rPr>
        <w:t xml:space="preserve">categories. A maximum of two stars can be given for Comparability. In total, </w:t>
      </w:r>
      <w:r w:rsidR="004917A3" w:rsidRPr="00BB5435">
        <w:rPr>
          <w:rFonts w:ascii="TimesNewRomanPSMT" w:eastAsiaTheme="minorHAnsi" w:hAnsi="TimesNewRomanPSMT" w:cs="TimesNewRomanPSMT"/>
          <w:sz w:val="24"/>
          <w:szCs w:val="24"/>
        </w:rPr>
        <w:t xml:space="preserve">maximum </w:t>
      </w:r>
      <w:r w:rsidRPr="00BB5435">
        <w:rPr>
          <w:rFonts w:ascii="TimesNewRomanPSMT" w:eastAsiaTheme="minorHAnsi" w:hAnsi="TimesNewRomanPSMT" w:cs="TimesNewRomanPSMT"/>
          <w:sz w:val="24"/>
          <w:szCs w:val="24"/>
        </w:rPr>
        <w:t xml:space="preserve">9 scores can be given, </w:t>
      </w:r>
      <w:r w:rsidR="004917A3" w:rsidRPr="00BB5435">
        <w:rPr>
          <w:rFonts w:ascii="TimesNewRomanPSMT" w:eastAsiaTheme="minorHAnsi" w:hAnsi="TimesNewRomanPSMT" w:cs="TimesNewRomanPSMT"/>
          <w:sz w:val="24"/>
          <w:szCs w:val="24"/>
        </w:rPr>
        <w:t xml:space="preserve">however, </w:t>
      </w:r>
      <w:r w:rsidRPr="00BB5435">
        <w:rPr>
          <w:rFonts w:eastAsia="Times New Roman" w:cs="Times New Roman"/>
          <w:bCs/>
          <w:color w:val="000000"/>
          <w:sz w:val="24"/>
          <w:szCs w:val="24"/>
          <w:lang w:eastAsia="en-GB"/>
        </w:rPr>
        <w:t>max</w:t>
      </w:r>
      <w:r w:rsidR="004917A3" w:rsidRPr="00BB5435">
        <w:rPr>
          <w:rFonts w:eastAsia="Times New Roman" w:cs="Times New Roman"/>
          <w:bCs/>
          <w:color w:val="000000"/>
          <w:sz w:val="24"/>
          <w:szCs w:val="24"/>
          <w:lang w:eastAsia="en-GB"/>
        </w:rPr>
        <w:t>imum</w:t>
      </w:r>
      <w:r w:rsidRPr="00BB5435">
        <w:rPr>
          <w:rFonts w:eastAsia="Times New Roman" w:cs="Times New Roman"/>
          <w:bCs/>
          <w:color w:val="000000"/>
          <w:sz w:val="24"/>
          <w:szCs w:val="24"/>
          <w:lang w:eastAsia="en-GB"/>
        </w:rPr>
        <w:t xml:space="preserve"> 6 </w:t>
      </w:r>
      <w:r w:rsidR="004917A3" w:rsidRPr="00BB5435">
        <w:rPr>
          <w:rFonts w:eastAsia="Times New Roman" w:cs="Times New Roman"/>
          <w:bCs/>
          <w:color w:val="000000"/>
          <w:sz w:val="24"/>
          <w:szCs w:val="24"/>
          <w:lang w:eastAsia="en-GB"/>
        </w:rPr>
        <w:t xml:space="preserve">stars only </w:t>
      </w:r>
      <w:r w:rsidRPr="00BB5435">
        <w:rPr>
          <w:rFonts w:eastAsia="Times New Roman" w:cs="Times New Roman"/>
          <w:bCs/>
          <w:color w:val="000000"/>
          <w:sz w:val="24"/>
          <w:szCs w:val="24"/>
          <w:lang w:eastAsia="en-GB"/>
        </w:rPr>
        <w:t xml:space="preserve">for </w:t>
      </w:r>
      <w:r w:rsidR="004917A3" w:rsidRPr="00BB5435">
        <w:rPr>
          <w:rFonts w:eastAsia="Times New Roman" w:cs="Times New Roman"/>
          <w:bCs/>
          <w:color w:val="000000"/>
          <w:sz w:val="24"/>
          <w:szCs w:val="24"/>
          <w:lang w:eastAsia="en-GB"/>
        </w:rPr>
        <w:t>survival studies</w:t>
      </w:r>
      <w:r w:rsidRPr="00BB5435">
        <w:rPr>
          <w:rFonts w:eastAsia="Times New Roman" w:cs="Times New Roman"/>
          <w:bCs/>
          <w:color w:val="000000"/>
          <w:sz w:val="24"/>
          <w:szCs w:val="24"/>
          <w:lang w:eastAsia="en-GB"/>
        </w:rPr>
        <w:t xml:space="preserve"> with no comparison group</w:t>
      </w:r>
      <w:r w:rsidR="004917A3" w:rsidRPr="00BB5435">
        <w:rPr>
          <w:rFonts w:eastAsia="Times New Roman" w:cs="Times New Roman"/>
          <w:bCs/>
          <w:color w:val="000000"/>
          <w:sz w:val="24"/>
          <w:szCs w:val="24"/>
          <w:lang w:eastAsia="en-GB"/>
        </w:rPr>
        <w:t>.</w:t>
      </w:r>
      <w:r w:rsidR="002C7248" w:rsidRPr="00BB5435">
        <w:rPr>
          <w:rFonts w:eastAsia="Times New Roman" w:cs="Times New Roman"/>
          <w:bCs/>
          <w:color w:val="000000"/>
          <w:sz w:val="24"/>
          <w:szCs w:val="24"/>
          <w:lang w:eastAsia="en-GB"/>
        </w:rPr>
        <w:t xml:space="preserve"> Quality categories were allocated as: Low = 0-2 stars, Medium = 3-5 stars, High = 6-9 stars.</w:t>
      </w:r>
    </w:p>
    <w:p w:rsidR="0070474B" w:rsidRPr="00BB5435" w:rsidRDefault="0070474B" w:rsidP="0070474B">
      <w:pPr>
        <w:pStyle w:val="EndNoteBibliography"/>
        <w:pageBreakBefore/>
        <w:spacing w:after="0"/>
        <w:rPr>
          <w:b/>
          <w:sz w:val="24"/>
          <w:szCs w:val="24"/>
        </w:rPr>
      </w:pPr>
      <w:r w:rsidRPr="00BB5435">
        <w:rPr>
          <w:b/>
          <w:sz w:val="24"/>
          <w:szCs w:val="24"/>
        </w:rPr>
        <w:lastRenderedPageBreak/>
        <w:t>References</w:t>
      </w:r>
    </w:p>
    <w:p w:rsidR="00CD113A" w:rsidRPr="00BB5435" w:rsidRDefault="0070474B" w:rsidP="00CD113A">
      <w:pPr>
        <w:pStyle w:val="EndNoteBibliography"/>
        <w:spacing w:after="0"/>
        <w:ind w:left="720" w:hanging="720"/>
      </w:pPr>
      <w:r w:rsidRPr="00BB5435">
        <w:fldChar w:fldCharType="begin"/>
      </w:r>
      <w:r w:rsidRPr="00BB5435">
        <w:instrText xml:space="preserve"> ADDIN EN.REFLIST </w:instrText>
      </w:r>
      <w:r w:rsidRPr="00BB5435">
        <w:fldChar w:fldCharType="separate"/>
      </w:r>
      <w:r w:rsidR="00CD113A" w:rsidRPr="00BB5435">
        <w:t>1.</w:t>
      </w:r>
      <w:r w:rsidR="00CD113A" w:rsidRPr="00BB5435">
        <w:tab/>
        <w:t>Agha MM, Williams JI, Marrett L, To T, Dodds L. Determinants of survival in children with congenital abnormalities: a long-term population-based cohort study. Birth Defects Res A Clin Mol Teratol. 2006;76(1):46-54. PMID: 16397887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2.</w:t>
      </w:r>
      <w:r w:rsidRPr="00BB5435">
        <w:tab/>
        <w:t>Bakker MK, Kancherla V, Canfield MA, Bermejo-Sanchez E, Cragan JD, Dastgiri S, et al. Analysis of Mortality among Neonates and Children with Spina Bifida: An International Registry-Based Study, 2001-2012. Paediatr Perinat Epidemiol. 2019;33(6):436-48. doi: 10.1111/ppe.12589. PMID: 31637749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3.</w:t>
      </w:r>
      <w:r w:rsidRPr="00BB5435">
        <w:tab/>
        <w:t xml:space="preserve">Bell JC, Nassar N, Bower C, Turner RM, Raynes-Greenow C. Long-term survival for infants born with orofacial clefts in Western Australia. Birth Defects Res A Clin Mol Teratol. 2016;106(3):172-7. doi: </w:t>
      </w:r>
      <w:hyperlink r:id="rId7" w:history="1">
        <w:r w:rsidRPr="00BB5435">
          <w:rPr>
            <w:rStyle w:val="Hyperlink"/>
          </w:rPr>
          <w:t>https://dx.doi.org/10.1002/bdra.23473</w:t>
        </w:r>
      </w:hyperlink>
      <w:r w:rsidRPr="00BB5435">
        <w:t>. PMID: 26663708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4.</w:t>
      </w:r>
      <w:r w:rsidRPr="00BB5435">
        <w:tab/>
        <w:t>Berger KH, Zhu BP, Copeland G. Mortality throughout early childhood for Michigan children born with congenital anomalies, 1992-1998. Birth Defects Res A Clin Mol Teratol. 2003;67(9):656-61. PMID: 14703790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5.</w:t>
      </w:r>
      <w:r w:rsidRPr="00BB5435">
        <w:tab/>
        <w:t xml:space="preserve">Borgstedt-Bakke JH, Fenger-Gron M, Rasmussen MM. Correlation of mortality with lesion level in patients with myelomeningocele: a population-based study. J Neurosurg Pediatrics. 2017;19(2):227-31. doi: </w:t>
      </w:r>
      <w:hyperlink r:id="rId8" w:history="1">
        <w:r w:rsidRPr="00BB5435">
          <w:rPr>
            <w:rStyle w:val="Hyperlink"/>
          </w:rPr>
          <w:t>https://dx.doi.org/10.3171/2016.8.PEDS1654</w:t>
        </w:r>
      </w:hyperlink>
      <w:r w:rsidRPr="00BB5435">
        <w:t>. PMID: 27911247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6.</w:t>
      </w:r>
      <w:r w:rsidRPr="00BB5435">
        <w:tab/>
        <w:t>Brodwall K, Greve G, Leirgul E, Klungsøyr K, Holmstrøm H, Vollset SE, et al. The five-year survival of children with Down syndrome in Norway 1994–2009 differed by associated congenital heart defects and extracardiac malformations. Acta Paediatr Int J Paediatr. 2018;107(5):845-53. doi: 10.1111/apa.14223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7.</w:t>
      </w:r>
      <w:r w:rsidRPr="00BB5435">
        <w:tab/>
        <w:t xml:space="preserve">Burgos CM, Frenckner B. Addressing the hidden mortality in CDH: A population-based study. J Pediatr Surg. 2017;52(4):522-5. doi: </w:t>
      </w:r>
      <w:hyperlink r:id="rId9" w:history="1">
        <w:r w:rsidRPr="00BB5435">
          <w:rPr>
            <w:rStyle w:val="Hyperlink"/>
          </w:rPr>
          <w:t>https://dx.doi.org/10.1016/j.jpedsurg.2016.09.061</w:t>
        </w:r>
      </w:hyperlink>
      <w:r w:rsidRPr="00BB5435">
        <w:t>. PMID: 27745705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8.</w:t>
      </w:r>
      <w:r w:rsidRPr="00BB5435">
        <w:tab/>
        <w:t xml:space="preserve">Cassina M, Ruol M, Pertile R, Midrio P, Piffer S, Vicenzi V, et al. Prevalence, characteristics, and survival of children with esophageal atresia: A 32-year population-based study including 1,417,724 consecutive newborns. Birth Defects Res A Clin Mol Teratol. 2016;106(7):542-8. doi: </w:t>
      </w:r>
      <w:hyperlink r:id="rId10" w:history="1">
        <w:r w:rsidRPr="00BB5435">
          <w:rPr>
            <w:rStyle w:val="Hyperlink"/>
          </w:rPr>
          <w:t>https://dx.doi.org/10.1002/bdra.23493</w:t>
        </w:r>
      </w:hyperlink>
      <w:r w:rsidRPr="00BB5435">
        <w:t>. PMID: 26931365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9.</w:t>
      </w:r>
      <w:r w:rsidRPr="00BB5435">
        <w:tab/>
        <w:t xml:space="preserve">Cassina M, Fascetti Leon F, Ruol M, Chiarenza SF, Scire G, Midrio P, et al. Prevalence and survival of patients with anorectal malformations: A population-based study. J Pediatr Surg. 2019;54(10):1998-2003. doi: </w:t>
      </w:r>
      <w:hyperlink r:id="rId11" w:history="1">
        <w:r w:rsidRPr="00BB5435">
          <w:rPr>
            <w:rStyle w:val="Hyperlink"/>
          </w:rPr>
          <w:t>https://dx.doi.org/10.1016/j.jpedsurg.2019.03.004</w:t>
        </w:r>
      </w:hyperlink>
      <w:r w:rsidRPr="00BB5435">
        <w:t>. PMID: 30935729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10.</w:t>
      </w:r>
      <w:r w:rsidRPr="00BB5435">
        <w:tab/>
        <w:t>Chardot C, Buet C, Serinet MO, Golmard JL, Lachaux A, Roquelaure B, et al. Improving outcomes of biliary atresia: French national series 1986-2009. J Hepatol. 2013;58(6):1209-17. doi: 10.1016/j.jhep.2013.01.040. PMID: 23402746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11.</w:t>
      </w:r>
      <w:r w:rsidRPr="00BB5435">
        <w:tab/>
        <w:t xml:space="preserve">Chua GT, Tung KTS, Wong ICK, Lum TYS, Wong WHS, Chow CB, et al. Mortality Among Children with Down syndrome in Hong Kong: A Population-Based Cohort Study from Birth. J Pediatr. 2020;218:138-45. doi: </w:t>
      </w:r>
      <w:hyperlink r:id="rId12" w:history="1">
        <w:r w:rsidRPr="00BB5435">
          <w:rPr>
            <w:rStyle w:val="Hyperlink"/>
          </w:rPr>
          <w:t>http://dx.doi.org/10.1016/j.jpeds.2019.11.006</w:t>
        </w:r>
      </w:hyperlink>
      <w:r w:rsidRPr="00BB5435">
        <w:t>. PMID: 2004554180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12.</w:t>
      </w:r>
      <w:r w:rsidRPr="00BB5435">
        <w:tab/>
        <w:t>Dastgiri S, Gilmour WH, Stone DH. Survival of children born with congenital anomalies. Arch Dis Child. 2003;88(5):391-4. PMID: 12716706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13.</w:t>
      </w:r>
      <w:r w:rsidRPr="00BB5435">
        <w:tab/>
        <w:t>Davenport M, Ong E, Sharif K, Alizai N, McClean P, Hadzic N, et al. Biliary atresia in England and Wales: results of centralization and new benchmark. J Pediatr Surg. 2011;46(9):1689-94. doi: 10.1016/j.jpedsurg.2011.04.013. PMID: 21929975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14.</w:t>
      </w:r>
      <w:r w:rsidRPr="00BB5435">
        <w:tab/>
        <w:t>De Carvalho E, Santos JL, Silveira TR, Kieling CO, Silva LR, Porta G, et al. Biliary atresia: the Brazilian experience. J Pediatr (Rio J). 2010;86(6):473-9. doi: 10.2223/JPED.2054. PMID: 21140036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lastRenderedPageBreak/>
        <w:t>15.</w:t>
      </w:r>
      <w:r w:rsidRPr="00BB5435">
        <w:tab/>
        <w:t>de Vries W, Homan-Van der Veen J, Hulscher JB, Hoekstra-Weebers JE, Houwen RH, Verkade HJ, et al. Twenty-year transplant-free survival rate among patients with biliary atresia. Clin Gastroenterol Hepatol. 2011;9(12):1086-91. doi: 10.1016/j.cgh.2011.07.024. PMID: 21820397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16.</w:t>
      </w:r>
      <w:r w:rsidRPr="00BB5435">
        <w:tab/>
        <w:t>Eide MG, Skjaerven R, Irgens LM, Bjerkedal T, Oyen N. Associations of birth defects with adult intellectual performance, disability and mortality: population-based cohort study. Pediatr Res. 2006;59(6):848-53. PMID: 16641211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17.</w:t>
      </w:r>
      <w:r w:rsidRPr="00BB5435">
        <w:tab/>
        <w:t xml:space="preserve">Folkestad L, Hald JD, Canudas-Romo V, Gram J, Hermann AP, Langdahl B, et al. Mortality and Causes of Death in Patients With Osteogenesis Imperfecta: A Register-Based Nationwide Cohort Study. J Bone Miner Res. 2016;31(12):2159-66. doi: </w:t>
      </w:r>
      <w:hyperlink r:id="rId13" w:history="1">
        <w:r w:rsidRPr="00BB5435">
          <w:rPr>
            <w:rStyle w:val="Hyperlink"/>
          </w:rPr>
          <w:t>https://dx.doi.org/10.1002/jbmr.2895</w:t>
        </w:r>
      </w:hyperlink>
      <w:r w:rsidRPr="00BB5435">
        <w:t>. PMID: 27345018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18.</w:t>
      </w:r>
      <w:r w:rsidRPr="00BB5435">
        <w:tab/>
        <w:t>Frid C, Drott P, Lundell B, Rasmussen F, Anneren G. Mortality in Down's syndrome in relation to congenital malformations. J Intellect Disabil Res. 1999;43 ( Pt 3):234-41. PMID: 10392609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19.</w:t>
      </w:r>
      <w:r w:rsidRPr="00BB5435">
        <w:tab/>
        <w:t>Garne E, Rasmussen L, Husby S. Gastrointestinal malformations in Funen county, Denmark - epidemiology, associated malformations, surgery and mortality. Eur J Pediatr Surg. 2002;12(2):101-6. PMID: 12015653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20.</w:t>
      </w:r>
      <w:r w:rsidRPr="00BB5435">
        <w:tab/>
        <w:t xml:space="preserve">Glasson EJ, Jacques A, Wong K, Bourke J, Leonard H. Improved Survival in Down Syndrome over the Last 60 Years and the Impact of Perinatal Factors in Recent Decades. J Pediatr. 2016;169:214-20.e1. doi: </w:t>
      </w:r>
      <w:hyperlink r:id="rId14" w:history="1">
        <w:r w:rsidRPr="00BB5435">
          <w:rPr>
            <w:rStyle w:val="Hyperlink"/>
          </w:rPr>
          <w:t>https://dx.doi.org/10.1016/j.jpeds.2015.10.083</w:t>
        </w:r>
      </w:hyperlink>
      <w:r w:rsidRPr="00BB5435">
        <w:t>. PMID: 26651430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21.</w:t>
      </w:r>
      <w:r w:rsidRPr="00BB5435">
        <w:tab/>
        <w:t>Grizelj R, Vukovic J, Novak M, Batinica S. Biliary atresia: the Croatian experience 1992-2006. Eur J Pediatr. 2010;169(12):1529-34. doi: 10.1007/s00431-010-1266-8. PMID: 20669030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22.</w:t>
      </w:r>
      <w:r w:rsidRPr="00BB5435">
        <w:tab/>
        <w:t>Gudbjartsson T, Gunnarsdottir A, Topan CZ, Larsson LT, Rosmundsson T, Dagbjartsson A. Congenital diaphragmatic hernia: Improved surgical results should influence abortion decision making. Scand J Surg. 2008;97(1):71-6. PMID: 351449967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23.</w:t>
      </w:r>
      <w:r w:rsidRPr="00BB5435">
        <w:tab/>
        <w:t xml:space="preserve">Halliday J, Collins V, Riley M, Youssef D, Muggli E. Has prenatal screening influenced the prevalence of comorbidities associated with Down syndrome and subsequent survival rates? Pediatrics. 2009;123(1):256-61. doi: </w:t>
      </w:r>
      <w:hyperlink r:id="rId15" w:history="1">
        <w:r w:rsidRPr="00BB5435">
          <w:rPr>
            <w:rStyle w:val="Hyperlink"/>
          </w:rPr>
          <w:t>https://dx.doi.org/10.1542/peds.2007-2840</w:t>
        </w:r>
      </w:hyperlink>
      <w:r w:rsidRPr="00BB5435">
        <w:t>. PMID: 19117890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24.</w:t>
      </w:r>
      <w:r w:rsidRPr="00BB5435">
        <w:tab/>
        <w:t>Hayes C, Johnson Z, Thornton L, Fogarty J, Lyons R, O'Connor M, et al. Ten-year survival of Down syndrome births. Int J Epidemiol. 1997;26(4):822-9. PMID: 9279615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25.</w:t>
      </w:r>
      <w:r w:rsidRPr="00BB5435">
        <w:tab/>
        <w:t>Hinton CF, Siffel C, Correa A, Shapira SK. Survival Disparities Associated with Congenital Diaphragmatic Hernia. Birth Defects Res A Clin Mol Teratol. 2017;109(11):816-23. doi: 10.1002/bdr2.1015. PMID: 28398654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26.</w:t>
      </w:r>
      <w:r w:rsidRPr="00BB5435">
        <w:tab/>
        <w:t>Jaillard SM, Pierrat V, Dubois A, Truffert P, Lequien P, Wurtz AJ, et al. Outcome at 2 years of infants with congenital diaphragmatic hernia: a population-based study. Ann Thorac Surg. 2003;75(1):250-6. PMID: 12537224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27.</w:t>
      </w:r>
      <w:r w:rsidRPr="00BB5435">
        <w:tab/>
        <w:t xml:space="preserve">Kucik JE, Shin M, Siffel C, Marengo L, Correa A. Trends in survival among children with down syndrome in 10 regions of the united states. Pediatrics. 2013;131(1):e27-e36. doi: </w:t>
      </w:r>
      <w:hyperlink r:id="rId16" w:history="1">
        <w:r w:rsidRPr="00BB5435">
          <w:rPr>
            <w:rStyle w:val="Hyperlink"/>
          </w:rPr>
          <w:t>http://dx.doi.org/10.1542/peds.2012-1616</w:t>
        </w:r>
      </w:hyperlink>
      <w:r w:rsidRPr="00BB5435">
        <w:t>. PMID: 368184663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28.</w:t>
      </w:r>
      <w:r w:rsidRPr="00BB5435">
        <w:tab/>
        <w:t xml:space="preserve">Lampela H, Ritvanen A, Kosola S, Koivusalo A, Rintala R, Jalanko H, et al. National centralization of biliary atresia care to an assigned multidisciplinary team provides high-quality outcomes. Scand J Gastroenterol. 2012;47(1):99-107. doi: </w:t>
      </w:r>
      <w:hyperlink r:id="rId17" w:history="1">
        <w:r w:rsidRPr="00BB5435">
          <w:rPr>
            <w:rStyle w:val="Hyperlink"/>
          </w:rPr>
          <w:t>https://dx.doi.org/10.3109/00365521.2011.627446</w:t>
        </w:r>
      </w:hyperlink>
      <w:r w:rsidRPr="00BB5435">
        <w:t>. PMID: 22171974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29.</w:t>
      </w:r>
      <w:r w:rsidRPr="00BB5435">
        <w:tab/>
        <w:t>Leonard S, Bower C, Petterson B, Leonard H. Survival of infants born with Down's syndrome: 1980-96. Paediatr Perinat Epidemiol. 2000;14(2):163-71. PMID: 10791661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lastRenderedPageBreak/>
        <w:t>30.</w:t>
      </w:r>
      <w:r w:rsidRPr="00BB5435">
        <w:tab/>
        <w:t xml:space="preserve">Leonhardt J, Kuebler JF, Leute PJ, Turowski C, Becker T, Pfister ED, et al. Biliary atresia: lessons learned from the voluntary German registry. Eur J Pediatr Surg. 2011;21(2):82-7. doi: </w:t>
      </w:r>
      <w:hyperlink r:id="rId18" w:history="1">
        <w:r w:rsidRPr="00BB5435">
          <w:rPr>
            <w:rStyle w:val="Hyperlink"/>
          </w:rPr>
          <w:t>https://dx.doi.org/10.1055/s-0030-1268476</w:t>
        </w:r>
      </w:hyperlink>
      <w:r w:rsidRPr="00BB5435">
        <w:t>. PMID: 21157692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31.</w:t>
      </w:r>
      <w:r w:rsidRPr="00BB5435">
        <w:tab/>
        <w:t xml:space="preserve">Lionti T, Reid SM, Rowell MM. Prader-Willi syndrome in Victoria: mortality and causes of death. J Paediatr Child Health. 2012;48(6):506-11. doi: </w:t>
      </w:r>
      <w:hyperlink r:id="rId19" w:history="1">
        <w:r w:rsidRPr="00BB5435">
          <w:rPr>
            <w:rStyle w:val="Hyperlink"/>
          </w:rPr>
          <w:t>https://dx.doi.org/10.1111/j.1440-1754.2011.02225.x</w:t>
        </w:r>
      </w:hyperlink>
      <w:r w:rsidRPr="00BB5435">
        <w:t>. PMID: 22697408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32.</w:t>
      </w:r>
      <w:r w:rsidRPr="00BB5435">
        <w:tab/>
        <w:t xml:space="preserve">Löf Granström A, Wester T. Mortality in Swedish patients with Hirschsprung disease. Pediatr Surg Int. 2017;33(11):1177-81. doi: </w:t>
      </w:r>
      <w:hyperlink r:id="rId20" w:history="1">
        <w:r w:rsidRPr="00BB5435">
          <w:rPr>
            <w:rStyle w:val="Hyperlink"/>
          </w:rPr>
          <w:t>http://dx.doi.org/10.1007/s00383-017-4150-z</w:t>
        </w:r>
      </w:hyperlink>
      <w:r w:rsidRPr="00BB5435">
        <w:t>. PMID: 618224664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33.</w:t>
      </w:r>
      <w:r w:rsidRPr="00BB5435">
        <w:tab/>
        <w:t>McKiernan PJ, Baker AJ, Kelly DA. The frequency and outcome of biliary atresia in the UK and Ireland. Lancet. 2000;355(9197):25-9. doi: 10.1016/S0140-6736(99)03492-3. PMID: 10615887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34.</w:t>
      </w:r>
      <w:r w:rsidRPr="00BB5435">
        <w:tab/>
        <w:t>McKiernan PJ, Baker AJ, Lloyd C, Mieli-Vergani G, Kelly DA. British paediatric surveillance unit study of biliary atresia: outcome at 13 years. J Pediatr Gastroenterol Nutr. 2009;48(1):78-81. doi: 10.1097/MPG.0b013e31817d80de. PMID: 19172128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35.</w:t>
      </w:r>
      <w:r w:rsidRPr="00BB5435">
        <w:tab/>
        <w:t xml:space="preserve">Meyer RE, Liu G, Gilboa SM, Ethen MK, Aylsworth AS, Powell CM, et al. Survival of children with trisomy 13 and trisomy 18: A multi-state population-based study. Am J Med Genet A. 2016;170A(4):825-37. doi: </w:t>
      </w:r>
      <w:hyperlink r:id="rId21" w:history="1">
        <w:r w:rsidRPr="00BB5435">
          <w:rPr>
            <w:rStyle w:val="Hyperlink"/>
          </w:rPr>
          <w:t>https://dx.doi.org/10.1002/ajmg.a.37495</w:t>
        </w:r>
      </w:hyperlink>
      <w:r w:rsidRPr="00BB5435">
        <w:t>. PMID: 26663415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36.</w:t>
      </w:r>
      <w:r w:rsidRPr="00BB5435">
        <w:tab/>
        <w:t>Nelson KE, Rosella LC, Mahant S, Guttmann A. Survival and Surgical Interventions for Children With Trisomy 13 and 18. JAMA. 2016;316(4):420-8. doi: 10.1001/jama.2016.9819. PMID: 27458947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37.</w:t>
      </w:r>
      <w:r w:rsidRPr="00BB5435">
        <w:tab/>
        <w:t xml:space="preserve">Nembhard WN, Salemi JL, Ethen MK, Fixler DE, Canfield MA. Mortality among infants with birth defects: Joint effects of size at birth, gestational age, and maternal race/ethnicity. Birth Defects Res A Clin Mol Teratol. 2010;88(9):728-36. doi: </w:t>
      </w:r>
      <w:hyperlink r:id="rId22" w:history="1">
        <w:r w:rsidRPr="00BB5435">
          <w:rPr>
            <w:rStyle w:val="Hyperlink"/>
          </w:rPr>
          <w:t>https://dx.doi.org/10.1002/bdra.20696</w:t>
        </w:r>
      </w:hyperlink>
      <w:r w:rsidRPr="00BB5435">
        <w:t>. PMID: 20672351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38.</w:t>
      </w:r>
      <w:r w:rsidRPr="00BB5435">
        <w:tab/>
        <w:t xml:space="preserve">Nio M, Ohi R, Miyano T, Saeki M, Shiraki K, Tanaka K. Five- and 10-year survival rates after surgery for biliary atresia: A report from the Japanese Biliary Atresia Registry. J Pediatr Surg. 2003;38(7):997-1000. doi: </w:t>
      </w:r>
      <w:hyperlink r:id="rId23" w:history="1">
        <w:r w:rsidRPr="00BB5435">
          <w:rPr>
            <w:rStyle w:val="Hyperlink"/>
          </w:rPr>
          <w:t>http://dx.doi.org/10.1016/S0022-3468%2803%2900178-7</w:t>
        </w:r>
      </w:hyperlink>
      <w:r w:rsidRPr="00BB5435">
        <w:t>. PMID: 36828861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39.</w:t>
      </w:r>
      <w:r w:rsidRPr="00BB5435">
        <w:tab/>
        <w:t xml:space="preserve">Oddsberg J, Lu Y, Lagergren J. Aspects of esophageal atresia in a population-based setting: incidence, mortality, and cancer risk. Pediatr Surg Int. 2012;28(3):249-57. doi: </w:t>
      </w:r>
      <w:hyperlink r:id="rId24" w:history="1">
        <w:r w:rsidRPr="00BB5435">
          <w:rPr>
            <w:rStyle w:val="Hyperlink"/>
          </w:rPr>
          <w:t>https://dx.doi.org/10.1007/s00383-011-3014-1</w:t>
        </w:r>
      </w:hyperlink>
      <w:r w:rsidRPr="00BB5435">
        <w:t>. PMID: 22020495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40.</w:t>
      </w:r>
      <w:r w:rsidRPr="00BB5435">
        <w:tab/>
        <w:t>Pakarinen MP, Johansen LS, Svensson JF, Bjornland K, Gatzinsky V, Stenstrom P, et al. Outcomes of biliary atresia in the Nordic countries - a multicenter study of 158 patients during 2005-2016. J Pediatr Surg. 2018;53(8):1509-15. doi: 10.1016/j.jpedsurg.2017.08.048. PMID: 28947328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41.</w:t>
      </w:r>
      <w:r w:rsidRPr="00BB5435">
        <w:tab/>
        <w:t xml:space="preserve">Rankin J, Tennant PW, Bythell M, Pearce MS. Predictors of survival in children born with Down syndrome: a registry-based study. Pediatrics. 2012;129(6):e1373-81. doi: </w:t>
      </w:r>
      <w:hyperlink r:id="rId25" w:history="1">
        <w:r w:rsidRPr="00BB5435">
          <w:rPr>
            <w:rStyle w:val="Hyperlink"/>
          </w:rPr>
          <w:t>https://dx.doi.org/10.1542/peds.2011-3051</w:t>
        </w:r>
      </w:hyperlink>
      <w:r w:rsidRPr="00BB5435">
        <w:t>. PMID: 22614780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42.</w:t>
      </w:r>
      <w:r w:rsidRPr="00BB5435">
        <w:tab/>
        <w:t>Rasmussen SA, Wong LY, Correa A, Gambrell D, Friedman JM. Survival in infants with Down syndrome, Metropolitan Atlanta, 1979-1998. J Pediatr. 2006;148(6):806-12. PMID: 16769392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43.</w:t>
      </w:r>
      <w:r w:rsidRPr="00BB5435">
        <w:tab/>
        <w:t xml:space="preserve">Risby K, Husby S, Qvist N, Jakobsen MS. High mortality among children with gastroschisis after the neonatal period: A long-term follow-up study. J Pediatr Surg. 2017;52(3):431-6. doi: </w:t>
      </w:r>
      <w:hyperlink r:id="rId26" w:history="1">
        <w:r w:rsidRPr="00BB5435">
          <w:rPr>
            <w:rStyle w:val="Hyperlink"/>
          </w:rPr>
          <w:t>https://dx.doi.org/10.1016/j.jpedsurg.2016.08.022</w:t>
        </w:r>
      </w:hyperlink>
      <w:r w:rsidRPr="00BB5435">
        <w:t>. PMID: 27665495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lastRenderedPageBreak/>
        <w:t>44.</w:t>
      </w:r>
      <w:r w:rsidRPr="00BB5435">
        <w:tab/>
        <w:t xml:space="preserve">Schneuer FJ, Bell JC, Shand AW, Walker K, Badawi N, Nassar N. Five-year survival of infants with major congenital anomalies: a registry based study. Acta Paediatr Int J Paediatr. 2019;108(11):2008-18. doi: </w:t>
      </w:r>
      <w:hyperlink r:id="rId27" w:history="1">
        <w:r w:rsidRPr="00BB5435">
          <w:rPr>
            <w:rStyle w:val="Hyperlink"/>
          </w:rPr>
          <w:t>http://dx.doi.org/10.1111/apa.14833</w:t>
        </w:r>
      </w:hyperlink>
      <w:r w:rsidRPr="00BB5435">
        <w:t>. PMID: 628179265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45.</w:t>
      </w:r>
      <w:r w:rsidRPr="00BB5435">
        <w:tab/>
        <w:t>Schreiber RA, Barker CC, Roberts EA, Martin SR, Alvarez F, Smith L, et al. Biliary atresia: the Canadian experience. J Pediatr. 2007;151(6):659-65, 65 e1. doi: 10.1016/j.jpeds.2007.05.051. PMID: 18035148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46.</w:t>
      </w:r>
      <w:r w:rsidRPr="00BB5435">
        <w:tab/>
        <w:t>Shin M, Kucik JE, Siffel C, Lu C, Shaw GM, Canfield MA, et al. Improved survival among children with spina bifida in the United States. J Pediatr. 2012;161(6):1132-7. doi: 10.1016/j.jpeds.2012.05.040. PMID: 22727874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47.</w:t>
      </w:r>
      <w:r w:rsidRPr="00BB5435">
        <w:tab/>
        <w:t>Siffel C, Wong LY, Olney RS, Correa A. Survival of infants diagnosed with encephalocele in Atlanta, 1979-98. Paediatr Perinat Epidemiol. 2003;17(1):40-8. PMID: 12562471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48.</w:t>
      </w:r>
      <w:r w:rsidRPr="00BB5435">
        <w:tab/>
        <w:t xml:space="preserve">Simmons K, Hashmi SS, Scheuerle A, Canfield M, Hecht JT. Mortality in babies with achondroplasia: revisited. Birth Defects Res A Clin Mol Teratol. 2014;100(4):247-9. doi: </w:t>
      </w:r>
      <w:hyperlink r:id="rId28" w:history="1">
        <w:r w:rsidRPr="00BB5435">
          <w:rPr>
            <w:rStyle w:val="Hyperlink"/>
          </w:rPr>
          <w:t>https://dx.doi.org/10.1002/bdra.23210</w:t>
        </w:r>
      </w:hyperlink>
      <w:r w:rsidRPr="00BB5435">
        <w:t>. PMID: 24677650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49.</w:t>
      </w:r>
      <w:r w:rsidRPr="00BB5435">
        <w:tab/>
        <w:t>Sutton M, Daly LE, Kirke PN. Survival and disability in a cohort of neural tube defect births in Dublin, Ireland. Birth Defects Res A Clin Mol Teratol. 2008;82(10):701-9. doi: 10.1002/bdra.20498. PMID: 18803309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50.</w:t>
      </w:r>
      <w:r w:rsidRPr="00BB5435">
        <w:tab/>
        <w:t xml:space="preserve">Tennant PW, Pearce MS, Bythell M, Rankin J. 20-year survival of children born with congenital anomalies: a population-based study. Lancet. 2010;375(9715):649-56. doi: </w:t>
      </w:r>
      <w:hyperlink r:id="rId29" w:history="1">
        <w:r w:rsidRPr="00BB5435">
          <w:rPr>
            <w:rStyle w:val="Hyperlink"/>
          </w:rPr>
          <w:t>https://dx.doi.org/10.1016/S0140-6736(09)61922-X</w:t>
        </w:r>
      </w:hyperlink>
      <w:r w:rsidRPr="00BB5435">
        <w:t>. PMID: 20092884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51.</w:t>
      </w:r>
      <w:r w:rsidRPr="00BB5435">
        <w:tab/>
        <w:t>Tu CG, Khurana S, Couper R, Ford AW. Kasai hepatoportoenterostomy in South Australia: a case for 'centralized decentralization'. ANZ J Surg. 2015;85(11):865-8. doi: 10.1111/ans.12522. PMID: 24529070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52.</w:t>
      </w:r>
      <w:r w:rsidRPr="00BB5435">
        <w:tab/>
        <w:t xml:space="preserve">Wang Y, Hu J, Druschel CM, Kirby RS. Twenty-five-year survival of children with birth defects in New York State: a population-based study. Birth Defects Res A Clin Mol Teratol. 2011;91(12):995-1003. doi: </w:t>
      </w:r>
      <w:hyperlink r:id="rId30" w:history="1">
        <w:r w:rsidRPr="00BB5435">
          <w:rPr>
            <w:rStyle w:val="Hyperlink"/>
          </w:rPr>
          <w:t>https://dx.doi.org/10.1002/bdra.22858</w:t>
        </w:r>
      </w:hyperlink>
      <w:r w:rsidRPr="00BB5435">
        <w:t>. PMID: 21960515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53.</w:t>
      </w:r>
      <w:r w:rsidRPr="00BB5435">
        <w:tab/>
        <w:t xml:space="preserve">Wang Y, Liu G, Canfield MA, Mai CT, Gilboa SM, Meyer RE, et al. Racial/ethnic differences in survival of United States children with birth defects: A population-based study. J Pediatr. 2015;166(4):819-26.e2. doi: </w:t>
      </w:r>
      <w:hyperlink r:id="rId31" w:history="1">
        <w:r w:rsidRPr="00BB5435">
          <w:rPr>
            <w:rStyle w:val="Hyperlink"/>
          </w:rPr>
          <w:t>http://dx.doi.org/10.1016/j.jpeds.2014.12.025</w:t>
        </w:r>
      </w:hyperlink>
      <w:r w:rsidRPr="00BB5435">
        <w:t>. PMID: 601970400.</w:t>
      </w:r>
    </w:p>
    <w:p w:rsidR="00CD113A" w:rsidRPr="00BB5435" w:rsidRDefault="00CD113A" w:rsidP="00CD113A">
      <w:pPr>
        <w:pStyle w:val="EndNoteBibliography"/>
        <w:spacing w:after="0"/>
        <w:ind w:left="720" w:hanging="720"/>
      </w:pPr>
      <w:r w:rsidRPr="00BB5435">
        <w:t>54.</w:t>
      </w:r>
      <w:r w:rsidRPr="00BB5435">
        <w:tab/>
        <w:t>Wildhaber BE, Majno P, Mayr J, Zachariou Z, Hohlfeld J, Schwoebel M, et al. Biliary atresia: Swiss national study, 1994-2004. J Pediatr Gastroenterol Nutr. 2008;46(3):299-307. doi: 10.1097/MPG.0b013e3181633562. PMID: 18376248.</w:t>
      </w:r>
    </w:p>
    <w:p w:rsidR="00CD113A" w:rsidRPr="00BB5435" w:rsidRDefault="00CD113A" w:rsidP="00CD113A">
      <w:pPr>
        <w:pStyle w:val="EndNoteBibliography"/>
        <w:ind w:left="720" w:hanging="720"/>
      </w:pPr>
      <w:r w:rsidRPr="00BB5435">
        <w:t>55.</w:t>
      </w:r>
      <w:r w:rsidRPr="00BB5435">
        <w:tab/>
        <w:t>Wong LY, Paulozzi LJ. Survival of infants with spina bifida: a population study, 1979-94. Paediatr Perinat Epidemiol. 2001;15(4):374-8. PMID: 11703686.</w:t>
      </w:r>
    </w:p>
    <w:p w:rsidR="0070474B" w:rsidRPr="00691905" w:rsidRDefault="0070474B" w:rsidP="00691905">
      <w:r w:rsidRPr="00BB5435">
        <w:fldChar w:fldCharType="end"/>
      </w:r>
      <w:bookmarkStart w:id="0" w:name="_GoBack"/>
      <w:bookmarkEnd w:id="0"/>
    </w:p>
    <w:sectPr w:rsidR="0070474B" w:rsidRPr="00691905">
      <w:footerReference w:type="default" r:id="rId3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D113A" w:rsidRDefault="00CD113A" w:rsidP="00350B01">
      <w:pPr>
        <w:spacing w:before="0" w:after="0" w:line="240" w:lineRule="auto"/>
      </w:pPr>
      <w:r>
        <w:separator/>
      </w:r>
    </w:p>
  </w:endnote>
  <w:endnote w:type="continuationSeparator" w:id="0">
    <w:p w:rsidR="00CD113A" w:rsidRDefault="00CD113A" w:rsidP="00350B01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8228646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D113A" w:rsidRDefault="00CD113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B5435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CD113A" w:rsidRDefault="00CD11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D113A" w:rsidRDefault="00CD113A" w:rsidP="00350B01">
      <w:pPr>
        <w:spacing w:before="0" w:after="0" w:line="240" w:lineRule="auto"/>
      </w:pPr>
      <w:r>
        <w:separator/>
      </w:r>
    </w:p>
  </w:footnote>
  <w:footnote w:type="continuationSeparator" w:id="0">
    <w:p w:rsidR="00CD113A" w:rsidRDefault="00CD113A" w:rsidP="00350B01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747861"/>
    <w:multiLevelType w:val="hybridMultilevel"/>
    <w:tmpl w:val="81007118"/>
    <w:lvl w:ilvl="0" w:tplc="C738649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DA462A"/>
    <w:multiLevelType w:val="hybridMultilevel"/>
    <w:tmpl w:val="E83006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4B4667"/>
    <w:multiLevelType w:val="hybridMultilevel"/>
    <w:tmpl w:val="FEDA8000"/>
    <w:lvl w:ilvl="0" w:tplc="D01686B2">
      <w:start w:val="1"/>
      <w:numFmt w:val="decimal"/>
      <w:lvlText w:val="%1)"/>
      <w:lvlJc w:val="left"/>
      <w:pPr>
        <w:ind w:left="720" w:hanging="360"/>
      </w:pPr>
      <w:rPr>
        <w:rFonts w:eastAsiaTheme="minorEastAsia" w:hint="default"/>
        <w:b w:val="0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AEC1056"/>
    <w:multiLevelType w:val="multilevel"/>
    <w:tmpl w:val="EAB60D18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4" w15:restartNumberingAfterBreak="0">
    <w:nsid w:val="2371503D"/>
    <w:multiLevelType w:val="hybridMultilevel"/>
    <w:tmpl w:val="6E54F81E"/>
    <w:lvl w:ilvl="0" w:tplc="1B247F1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3EA7AEB"/>
    <w:multiLevelType w:val="hybridMultilevel"/>
    <w:tmpl w:val="E9C27CE2"/>
    <w:lvl w:ilvl="0" w:tplc="74823FB8">
      <w:start w:val="1"/>
      <w:numFmt w:val="bullet"/>
      <w:lvlText w:val="-"/>
      <w:lvlJc w:val="left"/>
      <w:pPr>
        <w:ind w:left="4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6" w15:restartNumberingAfterBreak="0">
    <w:nsid w:val="24EA5809"/>
    <w:multiLevelType w:val="multilevel"/>
    <w:tmpl w:val="1E0043DC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7" w15:restartNumberingAfterBreak="0">
    <w:nsid w:val="2EB762EA"/>
    <w:multiLevelType w:val="multilevel"/>
    <w:tmpl w:val="FC6C55EE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8" w15:restartNumberingAfterBreak="0">
    <w:nsid w:val="30072BBC"/>
    <w:multiLevelType w:val="multilevel"/>
    <w:tmpl w:val="05223B2E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9" w15:restartNumberingAfterBreak="0">
    <w:nsid w:val="34A25FED"/>
    <w:multiLevelType w:val="hybridMultilevel"/>
    <w:tmpl w:val="8AA698BA"/>
    <w:lvl w:ilvl="0" w:tplc="AC468AB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040BC4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F40798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90070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F9E8D1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69CB11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5B49B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1B0CCF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7F8B7C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36E10B83"/>
    <w:multiLevelType w:val="hybridMultilevel"/>
    <w:tmpl w:val="B0EA7CB8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55654922"/>
    <w:multiLevelType w:val="multilevel"/>
    <w:tmpl w:val="C4D2534A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2" w15:restartNumberingAfterBreak="0">
    <w:nsid w:val="583C4034"/>
    <w:multiLevelType w:val="hybridMultilevel"/>
    <w:tmpl w:val="A882085C"/>
    <w:lvl w:ilvl="0" w:tplc="DACA2C16">
      <w:start w:val="98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  <w:sz w:val="24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F337752"/>
    <w:multiLevelType w:val="hybridMultilevel"/>
    <w:tmpl w:val="AC629D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99959F4"/>
    <w:multiLevelType w:val="multilevel"/>
    <w:tmpl w:val="6CBE4F3A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5" w15:restartNumberingAfterBreak="0">
    <w:nsid w:val="77525E04"/>
    <w:multiLevelType w:val="hybridMultilevel"/>
    <w:tmpl w:val="34CE24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3"/>
  </w:num>
  <w:num w:numId="3">
    <w:abstractNumId w:val="12"/>
  </w:num>
  <w:num w:numId="4">
    <w:abstractNumId w:val="0"/>
  </w:num>
  <w:num w:numId="5">
    <w:abstractNumId w:val="10"/>
  </w:num>
  <w:num w:numId="6">
    <w:abstractNumId w:val="4"/>
  </w:num>
  <w:num w:numId="7">
    <w:abstractNumId w:val="11"/>
  </w:num>
  <w:num w:numId="8">
    <w:abstractNumId w:val="3"/>
  </w:num>
  <w:num w:numId="9">
    <w:abstractNumId w:val="7"/>
  </w:num>
  <w:num w:numId="10">
    <w:abstractNumId w:val="2"/>
  </w:num>
  <w:num w:numId="11">
    <w:abstractNumId w:val="8"/>
  </w:num>
  <w:num w:numId="12">
    <w:abstractNumId w:val="6"/>
  </w:num>
  <w:num w:numId="13">
    <w:abstractNumId w:val="14"/>
  </w:num>
  <w:num w:numId="14">
    <w:abstractNumId w:val="5"/>
  </w:num>
  <w:num w:numId="15">
    <w:abstractNumId w:val="15"/>
  </w:num>
  <w:num w:numId="16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9d5asp59vrelex9spppzrdpr52d09wpw0z&quot;&gt;WP3 SR paper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269&lt;/item&gt;&lt;item&gt;297&lt;/item&gt;&lt;item&gt;298&lt;/item&gt;&lt;item&gt;299&lt;/item&gt;&lt;/record-ids&gt;&lt;/item&gt;&lt;/Libraries&gt;"/>
  </w:docVars>
  <w:rsids>
    <w:rsidRoot w:val="00691905"/>
    <w:rsid w:val="00052871"/>
    <w:rsid w:val="001A28EE"/>
    <w:rsid w:val="002C7248"/>
    <w:rsid w:val="00350B01"/>
    <w:rsid w:val="00385AE6"/>
    <w:rsid w:val="00387D60"/>
    <w:rsid w:val="0043023D"/>
    <w:rsid w:val="00490094"/>
    <w:rsid w:val="004917A3"/>
    <w:rsid w:val="005E537B"/>
    <w:rsid w:val="00691905"/>
    <w:rsid w:val="0070474B"/>
    <w:rsid w:val="00750F14"/>
    <w:rsid w:val="0076165F"/>
    <w:rsid w:val="00794C65"/>
    <w:rsid w:val="008833D0"/>
    <w:rsid w:val="00A12CBE"/>
    <w:rsid w:val="00B46BB8"/>
    <w:rsid w:val="00BB5435"/>
    <w:rsid w:val="00CD113A"/>
    <w:rsid w:val="00DB4A85"/>
    <w:rsid w:val="00DC3E7C"/>
    <w:rsid w:val="00DF0B77"/>
    <w:rsid w:val="00E54079"/>
    <w:rsid w:val="00F753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72E2D66-F5FE-438E-BA8B-85C6E9D66A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91905"/>
    <w:pPr>
      <w:spacing w:before="120" w:after="280" w:line="360" w:lineRule="auto"/>
    </w:pPr>
    <w:rPr>
      <w:rFonts w:ascii="Times New Roman" w:eastAsiaTheme="minorEastAsia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69190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91905"/>
    <w:pPr>
      <w:keepNext/>
      <w:keepLines/>
      <w:spacing w:after="0"/>
      <w:outlineLvl w:val="1"/>
    </w:pPr>
    <w:rPr>
      <w:rFonts w:eastAsiaTheme="majorEastAsia" w:cstheme="majorBidi"/>
      <w:bCs/>
      <w:i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9190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91905"/>
    <w:rPr>
      <w:rFonts w:ascii="Times New Roman" w:eastAsiaTheme="majorEastAsia" w:hAnsi="Times New Roman" w:cstheme="majorBidi"/>
      <w:bCs/>
      <w:i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691905"/>
    <w:pPr>
      <w:spacing w:after="0" w:line="240" w:lineRule="auto"/>
      <w:contextualSpacing/>
      <w:jc w:val="center"/>
    </w:pPr>
    <w:rPr>
      <w:rFonts w:eastAsiaTheme="majorEastAsia" w:cstheme="majorBidi"/>
      <w:b/>
      <w:bCs/>
      <w:spacing w:val="-7"/>
      <w:sz w:val="32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691905"/>
    <w:rPr>
      <w:rFonts w:ascii="Times New Roman" w:eastAsiaTheme="majorEastAsia" w:hAnsi="Times New Roman" w:cstheme="majorBidi"/>
      <w:b/>
      <w:bCs/>
      <w:spacing w:val="-7"/>
      <w:sz w:val="32"/>
      <w:szCs w:val="48"/>
    </w:rPr>
  </w:style>
  <w:style w:type="paragraph" w:styleId="NoSpacing">
    <w:name w:val="No Spacing"/>
    <w:link w:val="NoSpacingChar"/>
    <w:uiPriority w:val="1"/>
    <w:qFormat/>
    <w:rsid w:val="00691905"/>
    <w:pPr>
      <w:spacing w:before="240" w:after="240" w:line="360" w:lineRule="auto"/>
    </w:pPr>
    <w:rPr>
      <w:rFonts w:ascii="Times New Roman" w:eastAsiaTheme="minorEastAsia" w:hAnsi="Times New Roman"/>
    </w:rPr>
  </w:style>
  <w:style w:type="character" w:customStyle="1" w:styleId="NoSpacingChar">
    <w:name w:val="No Spacing Char"/>
    <w:basedOn w:val="DefaultParagraphFont"/>
    <w:link w:val="NoSpacing"/>
    <w:uiPriority w:val="1"/>
    <w:rsid w:val="00691905"/>
    <w:rPr>
      <w:rFonts w:ascii="Times New Roman" w:eastAsiaTheme="minorEastAsia" w:hAnsi="Times New Roman"/>
    </w:rPr>
  </w:style>
  <w:style w:type="character" w:styleId="Hyperlink">
    <w:name w:val="Hyperlink"/>
    <w:basedOn w:val="DefaultParagraphFont"/>
    <w:uiPriority w:val="99"/>
    <w:unhideWhenUsed/>
    <w:rsid w:val="00691905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9190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9190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91905"/>
    <w:rPr>
      <w:rFonts w:ascii="Times New Roman" w:eastAsiaTheme="minorEastAsia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9190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91905"/>
    <w:rPr>
      <w:rFonts w:ascii="Times New Roman" w:eastAsiaTheme="minorEastAsia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1905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1905"/>
    <w:rPr>
      <w:rFonts w:ascii="Segoe UI" w:eastAsiaTheme="minorEastAsia" w:hAnsi="Segoe UI" w:cs="Segoe UI"/>
      <w:sz w:val="18"/>
      <w:szCs w:val="18"/>
    </w:rPr>
  </w:style>
  <w:style w:type="paragraph" w:customStyle="1" w:styleId="Default">
    <w:name w:val="Default"/>
    <w:link w:val="DefaultChar"/>
    <w:rsid w:val="00691905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DefaultChar">
    <w:name w:val="Default Char"/>
    <w:basedOn w:val="DefaultParagraphFont"/>
    <w:link w:val="Default"/>
    <w:rsid w:val="00691905"/>
    <w:rPr>
      <w:rFonts w:ascii="Calibri" w:hAnsi="Calibri" w:cs="Calibri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691905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91905"/>
    <w:rPr>
      <w:rFonts w:ascii="Times New Roman" w:eastAsiaTheme="minorEastAsia" w:hAnsi="Times New Roman"/>
    </w:rPr>
  </w:style>
  <w:style w:type="paragraph" w:styleId="Footer">
    <w:name w:val="footer"/>
    <w:basedOn w:val="Normal"/>
    <w:link w:val="FooterChar"/>
    <w:uiPriority w:val="99"/>
    <w:unhideWhenUsed/>
    <w:rsid w:val="00691905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91905"/>
    <w:rPr>
      <w:rFonts w:ascii="Times New Roman" w:eastAsiaTheme="minorEastAsia" w:hAnsi="Times New Roman"/>
    </w:rPr>
  </w:style>
  <w:style w:type="paragraph" w:styleId="ListParagraph">
    <w:name w:val="List Paragraph"/>
    <w:basedOn w:val="Normal"/>
    <w:uiPriority w:val="34"/>
    <w:qFormat/>
    <w:rsid w:val="00691905"/>
    <w:pPr>
      <w:spacing w:before="0" w:after="240" w:line="480" w:lineRule="auto"/>
      <w:ind w:left="720"/>
      <w:contextualSpacing/>
    </w:pPr>
    <w:rPr>
      <w:rFonts w:eastAsiaTheme="minorHAnsi"/>
    </w:rPr>
  </w:style>
  <w:style w:type="character" w:styleId="Strong">
    <w:name w:val="Strong"/>
    <w:basedOn w:val="DefaultParagraphFont"/>
    <w:uiPriority w:val="22"/>
    <w:qFormat/>
    <w:rsid w:val="00691905"/>
    <w:rPr>
      <w:b/>
      <w:bCs/>
      <w:spacing w:val="0"/>
    </w:rPr>
  </w:style>
  <w:style w:type="character" w:styleId="Emphasis">
    <w:name w:val="Emphasis"/>
    <w:uiPriority w:val="20"/>
    <w:qFormat/>
    <w:rsid w:val="00691905"/>
    <w:rPr>
      <w:b/>
      <w:bCs/>
      <w:i/>
      <w:iCs/>
      <w:color w:val="auto"/>
    </w:rPr>
  </w:style>
  <w:style w:type="table" w:styleId="TableGrid">
    <w:name w:val="Table Grid"/>
    <w:basedOn w:val="TableNormal"/>
    <w:uiPriority w:val="39"/>
    <w:rsid w:val="00691905"/>
    <w:pPr>
      <w:spacing w:after="0" w:line="240" w:lineRule="auto"/>
      <w:jc w:val="both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91905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91905"/>
    <w:rPr>
      <w:rFonts w:ascii="Times New Roman" w:eastAsiaTheme="minorEastAsia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91905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91905"/>
    <w:rPr>
      <w:rFonts w:ascii="Times New Roman" w:eastAsiaTheme="minorEastAsia" w:hAnsi="Times New Roman" w:cs="Times New Roman"/>
      <w:noProof/>
      <w:lang w:val="en-US"/>
    </w:rPr>
  </w:style>
  <w:style w:type="paragraph" w:customStyle="1" w:styleId="Tablebody">
    <w:name w:val="Table body"/>
    <w:basedOn w:val="Normal"/>
    <w:link w:val="TablebodyChar2"/>
    <w:uiPriority w:val="99"/>
    <w:qFormat/>
    <w:rsid w:val="00691905"/>
    <w:pPr>
      <w:spacing w:before="20" w:after="20" w:line="240" w:lineRule="auto"/>
    </w:pPr>
    <w:rPr>
      <w:rFonts w:eastAsia="SimSun" w:cs="Arial"/>
      <w:szCs w:val="20"/>
    </w:rPr>
  </w:style>
  <w:style w:type="character" w:customStyle="1" w:styleId="TablebodyChar2">
    <w:name w:val="Table body Char2"/>
    <w:basedOn w:val="DefaultParagraphFont"/>
    <w:link w:val="Tablebody"/>
    <w:uiPriority w:val="99"/>
    <w:rsid w:val="00691905"/>
    <w:rPr>
      <w:rFonts w:ascii="Times New Roman" w:eastAsia="SimSun" w:hAnsi="Times New Roman" w:cs="Arial"/>
      <w:szCs w:val="20"/>
    </w:rPr>
  </w:style>
  <w:style w:type="character" w:styleId="PlaceholderText">
    <w:name w:val="Placeholder Text"/>
    <w:basedOn w:val="DefaultParagraphFont"/>
    <w:uiPriority w:val="99"/>
    <w:semiHidden/>
    <w:rsid w:val="00691905"/>
    <w:rPr>
      <w:rFonts w:cs="Times New Roman"/>
      <w:color w:val="80808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91905"/>
    <w:pPr>
      <w:spacing w:before="0"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91905"/>
    <w:rPr>
      <w:rFonts w:ascii="Times New Roman" w:eastAsiaTheme="minorEastAsia" w:hAnsi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691905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691905"/>
  </w:style>
  <w:style w:type="paragraph" w:styleId="Revision">
    <w:name w:val="Revision"/>
    <w:hidden/>
    <w:uiPriority w:val="99"/>
    <w:semiHidden/>
    <w:rsid w:val="00691905"/>
    <w:pPr>
      <w:spacing w:after="0" w:line="240" w:lineRule="auto"/>
    </w:pPr>
    <w:rPr>
      <w:rFonts w:ascii="Times New Roman" w:eastAsiaTheme="minorEastAsia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x.doi.org/10.3171/2016.8.PEDS1654" TargetMode="External"/><Relationship Id="rId13" Type="http://schemas.openxmlformats.org/officeDocument/2006/relationships/hyperlink" Target="https://dx.doi.org/10.1002/jbmr.2895" TargetMode="External"/><Relationship Id="rId18" Type="http://schemas.openxmlformats.org/officeDocument/2006/relationships/hyperlink" Target="https://dx.doi.org/10.1055/s-0030-1268476" TargetMode="External"/><Relationship Id="rId26" Type="http://schemas.openxmlformats.org/officeDocument/2006/relationships/hyperlink" Target="https://dx.doi.org/10.1016/j.jpedsurg.2016.08.022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x.doi.org/10.1002/ajmg.a.37495" TargetMode="External"/><Relationship Id="rId34" Type="http://schemas.openxmlformats.org/officeDocument/2006/relationships/theme" Target="theme/theme1.xml"/><Relationship Id="rId7" Type="http://schemas.openxmlformats.org/officeDocument/2006/relationships/hyperlink" Target="https://dx.doi.org/10.1002/bdra.23473" TargetMode="External"/><Relationship Id="rId12" Type="http://schemas.openxmlformats.org/officeDocument/2006/relationships/hyperlink" Target="http://dx.doi.org/10.1016/j.jpeds.2019.11.006" TargetMode="External"/><Relationship Id="rId17" Type="http://schemas.openxmlformats.org/officeDocument/2006/relationships/hyperlink" Target="https://dx.doi.org/10.3109/00365521.2011.627446" TargetMode="External"/><Relationship Id="rId25" Type="http://schemas.openxmlformats.org/officeDocument/2006/relationships/hyperlink" Target="https://dx.doi.org/10.1542/peds.2011-3051" TargetMode="External"/><Relationship Id="rId33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://dx.doi.org/10.1542/peds.2012-1616" TargetMode="External"/><Relationship Id="rId20" Type="http://schemas.openxmlformats.org/officeDocument/2006/relationships/hyperlink" Target="http://dx.doi.org/10.1007/s00383-017-4150-z" TargetMode="External"/><Relationship Id="rId29" Type="http://schemas.openxmlformats.org/officeDocument/2006/relationships/hyperlink" Target="https://dx.doi.org/10.1016/S0140-6736(09)61922-X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x.doi.org/10.1016/j.jpedsurg.2019.03.004" TargetMode="External"/><Relationship Id="rId24" Type="http://schemas.openxmlformats.org/officeDocument/2006/relationships/hyperlink" Target="https://dx.doi.org/10.1007/s00383-011-3014-1" TargetMode="External"/><Relationship Id="rId32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hyperlink" Target="https://dx.doi.org/10.1542/peds.2007-2840" TargetMode="External"/><Relationship Id="rId23" Type="http://schemas.openxmlformats.org/officeDocument/2006/relationships/hyperlink" Target="http://dx.doi.org/10.1016/S0022-3468%2803%2900178-7" TargetMode="External"/><Relationship Id="rId28" Type="http://schemas.openxmlformats.org/officeDocument/2006/relationships/hyperlink" Target="https://dx.doi.org/10.1002/bdra.23210" TargetMode="External"/><Relationship Id="rId10" Type="http://schemas.openxmlformats.org/officeDocument/2006/relationships/hyperlink" Target="https://dx.doi.org/10.1002/bdra.23493" TargetMode="External"/><Relationship Id="rId19" Type="http://schemas.openxmlformats.org/officeDocument/2006/relationships/hyperlink" Target="https://dx.doi.org/10.1111/j.1440-1754.2011.02225.x" TargetMode="External"/><Relationship Id="rId31" Type="http://schemas.openxmlformats.org/officeDocument/2006/relationships/hyperlink" Target="http://dx.doi.org/10.1016/j.jpeds.2014.12.025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x.doi.org/10.1016/j.jpedsurg.2016.09.061" TargetMode="External"/><Relationship Id="rId14" Type="http://schemas.openxmlformats.org/officeDocument/2006/relationships/hyperlink" Target="https://dx.doi.org/10.1016/j.jpeds.2015.10.083" TargetMode="External"/><Relationship Id="rId22" Type="http://schemas.openxmlformats.org/officeDocument/2006/relationships/hyperlink" Target="https://dx.doi.org/10.1002/bdra.20696" TargetMode="External"/><Relationship Id="rId27" Type="http://schemas.openxmlformats.org/officeDocument/2006/relationships/hyperlink" Target="http://dx.doi.org/10.1111/apa.14833" TargetMode="External"/><Relationship Id="rId30" Type="http://schemas.openxmlformats.org/officeDocument/2006/relationships/hyperlink" Target="https://dx.doi.org/10.1002/bdra.2285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6</Pages>
  <Words>3165</Words>
  <Characters>18043</Characters>
  <Application>Microsoft Office Word</Application>
  <DocSecurity>0</DocSecurity>
  <Lines>150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211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vetlana glinianaia</dc:creator>
  <cp:keywords/>
  <dc:description/>
  <cp:lastModifiedBy>Svetlana Glinyanaya</cp:lastModifiedBy>
  <cp:revision>6</cp:revision>
  <dcterms:created xsi:type="dcterms:W3CDTF">2019-10-14T15:02:00Z</dcterms:created>
  <dcterms:modified xsi:type="dcterms:W3CDTF">2020-07-09T09:06:00Z</dcterms:modified>
</cp:coreProperties>
</file>